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105CFBF" w14:textId="7E00DC6D" w:rsidR="00DA7A78" w:rsidRDefault="00FC1B79" w:rsidP="00DA7A78">
      <w:pPr>
        <w:jc w:val="center"/>
        <w:rPr>
          <w:rFonts w:cs="Times New Roman"/>
          <w:b/>
          <w:bCs/>
          <w:szCs w:val="24"/>
        </w:rPr>
      </w:pPr>
      <w:r>
        <w:rPr>
          <w:rFonts w:cs="Times New Roman"/>
          <w:b/>
          <w:bCs/>
          <w:szCs w:val="24"/>
        </w:rPr>
        <w:t>Triskelion: A Python Based Software Keylogger for Vulnerability Assessment in the Cyberspace</w:t>
      </w:r>
    </w:p>
    <w:p w14:paraId="039B91E2" w14:textId="77777777" w:rsidR="00DA7A78" w:rsidRDefault="00DA7A78" w:rsidP="00DA7A78">
      <w:pPr>
        <w:jc w:val="center"/>
        <w:rPr>
          <w:rFonts w:cs="Times New Roman"/>
          <w:b/>
          <w:bCs/>
          <w:szCs w:val="24"/>
        </w:rPr>
      </w:pPr>
    </w:p>
    <w:p w14:paraId="4AC87E68" w14:textId="77777777" w:rsidR="0079453C" w:rsidRDefault="0079453C" w:rsidP="00DA7A78">
      <w:pPr>
        <w:jc w:val="center"/>
        <w:rPr>
          <w:rFonts w:cs="Times New Roman"/>
          <w:b/>
          <w:bCs/>
          <w:szCs w:val="24"/>
        </w:rPr>
      </w:pPr>
    </w:p>
    <w:p w14:paraId="082B864C" w14:textId="77777777" w:rsidR="0079453C" w:rsidRDefault="0079453C" w:rsidP="00DA7A78">
      <w:pPr>
        <w:jc w:val="center"/>
        <w:rPr>
          <w:rFonts w:cs="Times New Roman"/>
          <w:b/>
          <w:bCs/>
          <w:szCs w:val="24"/>
        </w:rPr>
      </w:pPr>
    </w:p>
    <w:p w14:paraId="4238C2C5" w14:textId="7FF1433E" w:rsidR="00DA7A78" w:rsidRDefault="00D83631" w:rsidP="00DA7A78">
      <w:pPr>
        <w:jc w:val="center"/>
        <w:rPr>
          <w:rFonts w:cs="Times New Roman"/>
          <w:b/>
          <w:bCs/>
          <w:szCs w:val="24"/>
        </w:rPr>
      </w:pPr>
      <w:r>
        <w:rPr>
          <w:rFonts w:cs="Times New Roman"/>
          <w:b/>
          <w:bCs/>
          <w:szCs w:val="24"/>
        </w:rPr>
        <w:t>Ochieng’ Arnold</w:t>
      </w:r>
    </w:p>
    <w:p w14:paraId="03AFCC20" w14:textId="7D57F0C8" w:rsidR="00DA7A78" w:rsidRDefault="00DA7A78" w:rsidP="00DA7A78">
      <w:pPr>
        <w:jc w:val="center"/>
        <w:rPr>
          <w:rFonts w:cs="Times New Roman"/>
          <w:b/>
          <w:bCs/>
          <w:szCs w:val="24"/>
        </w:rPr>
      </w:pPr>
      <w:r>
        <w:rPr>
          <w:rFonts w:cs="Times New Roman"/>
          <w:b/>
          <w:bCs/>
          <w:szCs w:val="24"/>
        </w:rPr>
        <w:t>150211</w:t>
      </w:r>
    </w:p>
    <w:p w14:paraId="3FFDBB4B" w14:textId="0F9415A3" w:rsidR="00DA7A78" w:rsidRDefault="00DA7A78" w:rsidP="00DA7A78">
      <w:pPr>
        <w:jc w:val="center"/>
        <w:rPr>
          <w:rFonts w:cs="Times New Roman"/>
          <w:b/>
          <w:bCs/>
          <w:szCs w:val="24"/>
        </w:rPr>
      </w:pPr>
      <w:r>
        <w:rPr>
          <w:rFonts w:cs="Times New Roman"/>
          <w:b/>
          <w:bCs/>
          <w:szCs w:val="24"/>
        </w:rPr>
        <w:t>CNS</w:t>
      </w:r>
    </w:p>
    <w:p w14:paraId="33B67A26" w14:textId="77777777" w:rsidR="00DA7A78" w:rsidRDefault="00DA7A78" w:rsidP="00DA7A78">
      <w:pPr>
        <w:jc w:val="center"/>
        <w:rPr>
          <w:rFonts w:cs="Times New Roman"/>
          <w:b/>
          <w:bCs/>
          <w:szCs w:val="24"/>
        </w:rPr>
      </w:pPr>
    </w:p>
    <w:p w14:paraId="6A6411F1" w14:textId="77777777" w:rsidR="0079453C" w:rsidRDefault="0079453C" w:rsidP="00DA7A78">
      <w:pPr>
        <w:jc w:val="center"/>
        <w:rPr>
          <w:rFonts w:cs="Times New Roman"/>
          <w:b/>
          <w:bCs/>
          <w:szCs w:val="24"/>
        </w:rPr>
      </w:pPr>
    </w:p>
    <w:p w14:paraId="05BFC3F3" w14:textId="44E0A50F" w:rsidR="00DA7A78" w:rsidRDefault="00DA7A78" w:rsidP="00DA7A78">
      <w:pPr>
        <w:jc w:val="center"/>
        <w:rPr>
          <w:rFonts w:cs="Times New Roman"/>
          <w:b/>
          <w:bCs/>
          <w:szCs w:val="24"/>
        </w:rPr>
      </w:pPr>
      <w:r>
        <w:rPr>
          <w:rFonts w:cs="Times New Roman"/>
          <w:b/>
          <w:bCs/>
          <w:szCs w:val="24"/>
        </w:rPr>
        <w:t>Supervisor Name</w:t>
      </w:r>
    </w:p>
    <w:p w14:paraId="36CD06EF" w14:textId="67CF9268" w:rsidR="00DA7A78" w:rsidRDefault="00DA7A78" w:rsidP="00DA7A78">
      <w:pPr>
        <w:jc w:val="center"/>
        <w:rPr>
          <w:rFonts w:cs="Times New Roman"/>
          <w:b/>
          <w:bCs/>
          <w:szCs w:val="24"/>
        </w:rPr>
      </w:pPr>
      <w:r>
        <w:rPr>
          <w:rFonts w:cs="Times New Roman"/>
          <w:b/>
          <w:bCs/>
          <w:szCs w:val="24"/>
        </w:rPr>
        <w:t>Mr. Humphrey Owuor</w:t>
      </w:r>
    </w:p>
    <w:p w14:paraId="5F6E0FA0" w14:textId="77777777" w:rsidR="00DA7A78" w:rsidRDefault="00DA7A78" w:rsidP="00DA7A78">
      <w:pPr>
        <w:jc w:val="center"/>
        <w:rPr>
          <w:rFonts w:cs="Times New Roman"/>
          <w:b/>
          <w:bCs/>
          <w:szCs w:val="24"/>
        </w:rPr>
      </w:pPr>
    </w:p>
    <w:p w14:paraId="5BD59DA8" w14:textId="77777777" w:rsidR="0079453C" w:rsidRDefault="0079453C" w:rsidP="00DA7A78">
      <w:pPr>
        <w:jc w:val="center"/>
        <w:rPr>
          <w:rFonts w:cs="Times New Roman"/>
          <w:b/>
          <w:bCs/>
          <w:szCs w:val="24"/>
        </w:rPr>
      </w:pPr>
    </w:p>
    <w:p w14:paraId="50DC86D2" w14:textId="41414B09" w:rsidR="00DA7A78" w:rsidRDefault="00363D89" w:rsidP="00DA7A78">
      <w:pPr>
        <w:jc w:val="center"/>
        <w:rPr>
          <w:rFonts w:cs="Times New Roman"/>
          <w:b/>
          <w:bCs/>
          <w:szCs w:val="24"/>
        </w:rPr>
      </w:pPr>
      <w:r>
        <w:rPr>
          <w:rFonts w:cs="Times New Roman"/>
          <w:b/>
          <w:bCs/>
          <w:szCs w:val="24"/>
        </w:rPr>
        <w:t>Submitted in Partial Fulfillment of the Requirements of the Bachelor of Science in Computer Networks and Cybersecurity as the Strathmore Uni</w:t>
      </w:r>
      <w:r w:rsidR="0079453C">
        <w:rPr>
          <w:rFonts w:cs="Times New Roman"/>
          <w:b/>
          <w:bCs/>
          <w:szCs w:val="24"/>
        </w:rPr>
        <w:t>versity</w:t>
      </w:r>
    </w:p>
    <w:p w14:paraId="70548F01" w14:textId="5F6151D1" w:rsidR="0079453C" w:rsidRDefault="0079453C" w:rsidP="00DA7A78">
      <w:pPr>
        <w:jc w:val="center"/>
        <w:rPr>
          <w:rFonts w:cs="Times New Roman"/>
          <w:b/>
          <w:bCs/>
          <w:szCs w:val="24"/>
        </w:rPr>
      </w:pPr>
      <w:r>
        <w:rPr>
          <w:rFonts w:cs="Times New Roman"/>
          <w:b/>
          <w:bCs/>
          <w:szCs w:val="24"/>
        </w:rPr>
        <w:t>School of Computing and Engineering Sciences</w:t>
      </w:r>
    </w:p>
    <w:p w14:paraId="34320459" w14:textId="24CA966E" w:rsidR="0079453C" w:rsidRDefault="0079453C" w:rsidP="00DA7A78">
      <w:pPr>
        <w:jc w:val="center"/>
        <w:rPr>
          <w:rFonts w:cs="Times New Roman"/>
          <w:b/>
          <w:bCs/>
          <w:szCs w:val="24"/>
        </w:rPr>
      </w:pPr>
      <w:r>
        <w:rPr>
          <w:rFonts w:cs="Times New Roman"/>
          <w:b/>
          <w:bCs/>
          <w:szCs w:val="24"/>
        </w:rPr>
        <w:t>Strathmore University</w:t>
      </w:r>
    </w:p>
    <w:p w14:paraId="2887E777" w14:textId="4CB2B31F" w:rsidR="0079453C" w:rsidRDefault="0079453C" w:rsidP="00DA7A78">
      <w:pPr>
        <w:jc w:val="center"/>
        <w:rPr>
          <w:rFonts w:cs="Times New Roman"/>
          <w:b/>
          <w:bCs/>
          <w:szCs w:val="24"/>
        </w:rPr>
      </w:pPr>
      <w:r>
        <w:rPr>
          <w:rFonts w:cs="Times New Roman"/>
          <w:b/>
          <w:bCs/>
          <w:szCs w:val="24"/>
        </w:rPr>
        <w:t>Nairobi, Kenya</w:t>
      </w:r>
    </w:p>
    <w:p w14:paraId="6B2E00A9" w14:textId="77777777" w:rsidR="00C6764B" w:rsidRDefault="00C6764B" w:rsidP="00DA7A78">
      <w:pPr>
        <w:jc w:val="center"/>
        <w:rPr>
          <w:rFonts w:cs="Times New Roman"/>
          <w:b/>
          <w:bCs/>
          <w:szCs w:val="24"/>
        </w:rPr>
      </w:pPr>
    </w:p>
    <w:p w14:paraId="314B19AF" w14:textId="77777777" w:rsidR="00C6764B" w:rsidRDefault="00C6764B" w:rsidP="00DA7A78">
      <w:pPr>
        <w:jc w:val="center"/>
        <w:rPr>
          <w:rFonts w:cs="Times New Roman"/>
          <w:b/>
          <w:bCs/>
          <w:szCs w:val="24"/>
        </w:rPr>
      </w:pPr>
    </w:p>
    <w:p w14:paraId="4A916F4E" w14:textId="2D429FEF" w:rsidR="009B4AD6" w:rsidRDefault="0079453C" w:rsidP="00DA7A78">
      <w:pPr>
        <w:jc w:val="center"/>
        <w:rPr>
          <w:rFonts w:cs="Times New Roman"/>
          <w:b/>
          <w:bCs/>
          <w:szCs w:val="24"/>
        </w:rPr>
      </w:pPr>
      <w:r>
        <w:rPr>
          <w:rFonts w:cs="Times New Roman"/>
          <w:b/>
          <w:bCs/>
          <w:szCs w:val="24"/>
        </w:rPr>
        <w:t>May 2024</w:t>
      </w:r>
    </w:p>
    <w:p w14:paraId="6FFE5037" w14:textId="77777777" w:rsidR="009B4AD6" w:rsidRDefault="009B4AD6">
      <w:pPr>
        <w:rPr>
          <w:rFonts w:cs="Times New Roman"/>
          <w:b/>
          <w:bCs/>
          <w:szCs w:val="24"/>
        </w:rPr>
      </w:pPr>
      <w:r>
        <w:rPr>
          <w:rFonts w:cs="Times New Roman"/>
          <w:b/>
          <w:bCs/>
          <w:szCs w:val="24"/>
        </w:rPr>
        <w:br w:type="page"/>
      </w:r>
    </w:p>
    <w:p w14:paraId="00F5089E" w14:textId="77777777" w:rsidR="000A7909" w:rsidRDefault="000A7909" w:rsidP="001351E9">
      <w:pPr>
        <w:pStyle w:val="uchiha"/>
        <w:sectPr w:rsidR="000A7909">
          <w:footerReference w:type="default" r:id="rId8"/>
          <w:pgSz w:w="12240" w:h="15840"/>
          <w:pgMar w:top="1440" w:right="1440" w:bottom="1440" w:left="1440" w:header="720" w:footer="720" w:gutter="0"/>
          <w:cols w:space="720"/>
          <w:docGrid w:linePitch="360"/>
        </w:sectPr>
      </w:pPr>
    </w:p>
    <w:p w14:paraId="3A0A03DA" w14:textId="092C6D99" w:rsidR="0079453C" w:rsidRDefault="006743D7" w:rsidP="001351E9">
      <w:pPr>
        <w:pStyle w:val="uchiha"/>
      </w:pPr>
      <w:bookmarkStart w:id="0" w:name="_Toc167188249"/>
      <w:r>
        <w:lastRenderedPageBreak/>
        <w:t>Declaration and Approval</w:t>
      </w:r>
      <w:bookmarkEnd w:id="0"/>
    </w:p>
    <w:p w14:paraId="08545F7D" w14:textId="77777777" w:rsidR="00496D32" w:rsidRPr="002107A8" w:rsidRDefault="00496D32" w:rsidP="00B95D70">
      <w:r w:rsidRPr="002107A8">
        <w:t>I declare that this work is authentic and purely the work of my hands. This research proposal is devoid of content present in already submitted and awarded material by Strathmore University or any other university except where proper references and citations have been made where due in the research proposal.</w:t>
      </w:r>
    </w:p>
    <w:p w14:paraId="27DFF51C" w14:textId="77777777" w:rsidR="00496D32" w:rsidRPr="002107A8" w:rsidRDefault="00496D32" w:rsidP="00B95D70"/>
    <w:p w14:paraId="55CAFD93" w14:textId="77777777" w:rsidR="00496D32" w:rsidRPr="002107A8" w:rsidRDefault="00496D32" w:rsidP="00B95D70"/>
    <w:p w14:paraId="676ED867" w14:textId="32DE38C9" w:rsidR="00496D32" w:rsidRPr="002107A8" w:rsidRDefault="00496D32" w:rsidP="00B95D70">
      <w:r w:rsidRPr="002107A8">
        <w:t>Student Name:</w:t>
      </w:r>
      <w:r w:rsidRPr="002107A8">
        <w:tab/>
      </w:r>
      <w:r w:rsidR="00D83631">
        <w:t>Ochieng</w:t>
      </w:r>
      <w:r w:rsidRPr="002107A8">
        <w:t>’</w:t>
      </w:r>
      <w:r w:rsidR="00D83631">
        <w:t xml:space="preserve"> Arnold</w:t>
      </w:r>
    </w:p>
    <w:p w14:paraId="2270C5C1" w14:textId="77777777" w:rsidR="00496D32" w:rsidRPr="002107A8" w:rsidRDefault="00496D32" w:rsidP="00B95D70">
      <w:r w:rsidRPr="002107A8">
        <w:t>Admission Number:</w:t>
      </w:r>
      <w:r w:rsidRPr="002107A8">
        <w:tab/>
        <w:t>150211</w:t>
      </w:r>
    </w:p>
    <w:p w14:paraId="5B5F4AE3" w14:textId="77777777" w:rsidR="00496D32" w:rsidRPr="002107A8" w:rsidRDefault="00496D32" w:rsidP="00B95D70">
      <w:r w:rsidRPr="002107A8">
        <w:t>Student Signature:</w:t>
      </w:r>
      <w:r w:rsidRPr="002107A8">
        <w:tab/>
        <w:t>_________________________ Date: ________________</w:t>
      </w:r>
    </w:p>
    <w:p w14:paraId="71C8D522" w14:textId="77777777" w:rsidR="00496D32" w:rsidRPr="002107A8" w:rsidRDefault="00496D32" w:rsidP="00B95D70"/>
    <w:p w14:paraId="40A55E0E" w14:textId="77777777" w:rsidR="00496D32" w:rsidRPr="002107A8" w:rsidRDefault="00496D32" w:rsidP="00B95D70"/>
    <w:p w14:paraId="23161DB9" w14:textId="77777777" w:rsidR="00496D32" w:rsidRPr="002107A8" w:rsidRDefault="00496D32" w:rsidP="00B95D70"/>
    <w:p w14:paraId="227F057F" w14:textId="72FEF003" w:rsidR="00496D32" w:rsidRPr="002107A8" w:rsidRDefault="00496D32" w:rsidP="00B95D70">
      <w:r w:rsidRPr="002107A8">
        <w:t xml:space="preserve">The proposal of </w:t>
      </w:r>
      <w:r w:rsidR="00D83631" w:rsidRPr="00B868FA">
        <w:rPr>
          <w:b/>
          <w:bCs/>
        </w:rPr>
        <w:t>Ochieng</w:t>
      </w:r>
      <w:r w:rsidRPr="00B868FA">
        <w:rPr>
          <w:b/>
          <w:bCs/>
        </w:rPr>
        <w:t>’</w:t>
      </w:r>
      <w:r w:rsidR="003F3112" w:rsidRPr="00B868FA">
        <w:rPr>
          <w:b/>
          <w:bCs/>
        </w:rPr>
        <w:t xml:space="preserve"> Arnold</w:t>
      </w:r>
      <w:r w:rsidRPr="002107A8">
        <w:t xml:space="preserve"> has been reviewed and approved by </w:t>
      </w:r>
      <w:r w:rsidRPr="00B868FA">
        <w:rPr>
          <w:b/>
          <w:bCs/>
        </w:rPr>
        <w:t>Mr. Humphrey Owuor</w:t>
      </w:r>
    </w:p>
    <w:p w14:paraId="7E0290F4" w14:textId="0735E229" w:rsidR="00496D32" w:rsidRPr="002107A8" w:rsidRDefault="00496D32" w:rsidP="00B95D70">
      <w:r w:rsidRPr="002107A8">
        <w:t xml:space="preserve">Supervisor </w:t>
      </w:r>
      <w:r w:rsidR="00071DE1" w:rsidRPr="002107A8">
        <w:t>Signature: _</w:t>
      </w:r>
      <w:r w:rsidRPr="002107A8">
        <w:t>________________________ Date: ________________</w:t>
      </w:r>
    </w:p>
    <w:p w14:paraId="29BE65CE" w14:textId="33A15CD2" w:rsidR="00496D32" w:rsidRDefault="00496D32" w:rsidP="00B95D70"/>
    <w:p w14:paraId="5072C53F" w14:textId="77777777" w:rsidR="00496D32" w:rsidRDefault="00496D32" w:rsidP="00B95D70">
      <w:r>
        <w:br w:type="page"/>
      </w:r>
    </w:p>
    <w:p w14:paraId="403B07A7" w14:textId="192BD4DF" w:rsidR="00496D32" w:rsidRDefault="00496D32" w:rsidP="001351E9">
      <w:pPr>
        <w:pStyle w:val="uchiha"/>
      </w:pPr>
      <w:bookmarkStart w:id="1" w:name="_Toc167188250"/>
      <w:r>
        <w:lastRenderedPageBreak/>
        <w:t>Acknowledgement</w:t>
      </w:r>
      <w:bookmarkEnd w:id="1"/>
    </w:p>
    <w:p w14:paraId="19C17EDC" w14:textId="77777777" w:rsidR="00C72B7A" w:rsidRPr="002107A8" w:rsidRDefault="00C72B7A" w:rsidP="00B95D70">
      <w:r w:rsidRPr="002107A8">
        <w:t>I would officially like to thank and give recognition to the following parties for their unconditional support as I sat through this project. Had it not been for their presence, care and good wishes, the project would not have been a success. Special thanks to my supervisor Mr. Humphrey Owuor, my family and close kith and kin who took it in their stride to ensure I was well catered for and was as fit as a fiddle as I undertook this project.</w:t>
      </w:r>
    </w:p>
    <w:p w14:paraId="2144446D" w14:textId="0D704676" w:rsidR="00C72B7A" w:rsidRDefault="00C72B7A" w:rsidP="00B95D70"/>
    <w:p w14:paraId="274BDB49" w14:textId="77777777" w:rsidR="00C72B7A" w:rsidRDefault="00C72B7A" w:rsidP="00B95D70">
      <w:r>
        <w:br w:type="page"/>
      </w:r>
    </w:p>
    <w:p w14:paraId="05905743" w14:textId="746DD863" w:rsidR="00C72B7A" w:rsidRDefault="00C72B7A" w:rsidP="001351E9">
      <w:pPr>
        <w:pStyle w:val="uchiha"/>
      </w:pPr>
      <w:bookmarkStart w:id="2" w:name="_Toc167188251"/>
      <w:r>
        <w:lastRenderedPageBreak/>
        <w:t>Abstract</w:t>
      </w:r>
      <w:bookmarkEnd w:id="2"/>
    </w:p>
    <w:p w14:paraId="35134E05" w14:textId="26CAA383" w:rsidR="00C72B7A" w:rsidRDefault="00B831AA" w:rsidP="00B831AA">
      <w:r>
        <w:t>The rapid evolution of technology, driven by innovative solutions, research, and market demands, has significantly advanced communication, networking, hardware, and software sectors. However, these advancements have also facilitated the rise of cybercrimes, with keylogger attacks being a notable threat to data security and privacy. This study aims to address gap</w:t>
      </w:r>
      <w:r w:rsidR="00684039">
        <w:t>s</w:t>
      </w:r>
      <w:r>
        <w:t xml:space="preserve"> in effective detection mechanisms for </w:t>
      </w:r>
      <w:r w:rsidR="00684039">
        <w:t xml:space="preserve">and </w:t>
      </w:r>
      <w:r w:rsidR="00810164">
        <w:t xml:space="preserve">the knowledge availed to the public about </w:t>
      </w:r>
      <w:r w:rsidR="00E67964">
        <w:t>software keyloggers</w:t>
      </w:r>
      <w:r>
        <w:t>. The objective is to design and develop a Python-based software keylogger named Triskelion, which will be used to assess vulnerabilities in cyberspace through an offensive approach. Triskelion will capture keystrokes, clipboard data, and screenshots from a target machine, operating in an ethically controlled environment to ensure legitimate use. The collected data will be analyzed to gain insights into keylogger evasion techniques, functionalities, and threat scope. The expected outcome is to enhance the understanding of keylogger behavio</w:t>
      </w:r>
      <w:r w:rsidR="002E4EDC">
        <w:t>u</w:t>
      </w:r>
      <w:r>
        <w:t>r, which will inform the development of more robust and dynamic detection mechanisms. These findings will also aid in raising user awareness about the risks posed by keyloggers and the importance of protecting sensitive information. Ultimately, this research aims to contribute to the cybersecurity field by providing solutions that mitigate the impact of keylogger attacks and uphold data integrity and user privacy.</w:t>
      </w:r>
      <w:r w:rsidR="00C72B7A">
        <w:br w:type="page"/>
      </w:r>
    </w:p>
    <w:sdt>
      <w:sdtPr>
        <w:rPr>
          <w:rFonts w:ascii="Times New Roman" w:eastAsiaTheme="minorHAnsi" w:hAnsi="Times New Roman" w:cstheme="minorBidi"/>
          <w:color w:val="auto"/>
          <w:kern w:val="2"/>
          <w:sz w:val="24"/>
          <w:szCs w:val="22"/>
          <w14:ligatures w14:val="standardContextual"/>
        </w:rPr>
        <w:id w:val="-835153378"/>
        <w:docPartObj>
          <w:docPartGallery w:val="Table of Contents"/>
          <w:docPartUnique/>
        </w:docPartObj>
      </w:sdtPr>
      <w:sdtEndPr>
        <w:rPr>
          <w:b/>
          <w:bCs/>
          <w:noProof/>
        </w:rPr>
      </w:sdtEndPr>
      <w:sdtContent>
        <w:p w14:paraId="7DAD0001" w14:textId="5A617042" w:rsidR="00627153" w:rsidRPr="00A06C37" w:rsidRDefault="00627153" w:rsidP="00A06C37">
          <w:pPr>
            <w:pStyle w:val="TOCHeading"/>
            <w:jc w:val="center"/>
            <w:rPr>
              <w:rStyle w:val="uchihaChar"/>
              <w:color w:val="auto"/>
            </w:rPr>
          </w:pPr>
          <w:r w:rsidRPr="00A06C37">
            <w:rPr>
              <w:rStyle w:val="uchihaChar"/>
              <w:color w:val="auto"/>
            </w:rPr>
            <w:t>Table of Contents</w:t>
          </w:r>
        </w:p>
        <w:p w14:paraId="4D500607" w14:textId="14D80764" w:rsidR="00455C71" w:rsidRDefault="00627153">
          <w:pPr>
            <w:pStyle w:val="TOC1"/>
            <w:tabs>
              <w:tab w:val="right" w:leader="dot" w:pos="9350"/>
            </w:tabs>
            <w:rPr>
              <w:rFonts w:asciiTheme="minorHAnsi" w:eastAsiaTheme="minorEastAsia" w:hAnsiTheme="minorHAnsi"/>
              <w:noProof/>
              <w:szCs w:val="24"/>
            </w:rPr>
          </w:pPr>
          <w:r>
            <w:fldChar w:fldCharType="begin"/>
          </w:r>
          <w:r>
            <w:instrText xml:space="preserve"> TOC \o "1-3" \h \z \u </w:instrText>
          </w:r>
          <w:r>
            <w:fldChar w:fldCharType="separate"/>
          </w:r>
          <w:hyperlink w:anchor="_Toc167188249" w:history="1">
            <w:r w:rsidR="00455C71" w:rsidRPr="000B0EAD">
              <w:rPr>
                <w:rStyle w:val="Hyperlink"/>
                <w:noProof/>
              </w:rPr>
              <w:t>Declaration and Approval</w:t>
            </w:r>
            <w:r w:rsidR="00455C71">
              <w:rPr>
                <w:noProof/>
                <w:webHidden/>
              </w:rPr>
              <w:tab/>
            </w:r>
            <w:r w:rsidR="00455C71">
              <w:rPr>
                <w:noProof/>
                <w:webHidden/>
              </w:rPr>
              <w:fldChar w:fldCharType="begin"/>
            </w:r>
            <w:r w:rsidR="00455C71">
              <w:rPr>
                <w:noProof/>
                <w:webHidden/>
              </w:rPr>
              <w:instrText xml:space="preserve"> PAGEREF _Toc167188249 \h </w:instrText>
            </w:r>
            <w:r w:rsidR="00455C71">
              <w:rPr>
                <w:noProof/>
                <w:webHidden/>
              </w:rPr>
            </w:r>
            <w:r w:rsidR="00455C71">
              <w:rPr>
                <w:noProof/>
                <w:webHidden/>
              </w:rPr>
              <w:fldChar w:fldCharType="separate"/>
            </w:r>
            <w:r w:rsidR="00051BA9">
              <w:rPr>
                <w:noProof/>
                <w:webHidden/>
              </w:rPr>
              <w:t>i</w:t>
            </w:r>
            <w:r w:rsidR="00455C71">
              <w:rPr>
                <w:noProof/>
                <w:webHidden/>
              </w:rPr>
              <w:fldChar w:fldCharType="end"/>
            </w:r>
          </w:hyperlink>
        </w:p>
        <w:p w14:paraId="12041463" w14:textId="3FADEA56" w:rsidR="00455C71" w:rsidRDefault="00455C71">
          <w:pPr>
            <w:pStyle w:val="TOC1"/>
            <w:tabs>
              <w:tab w:val="right" w:leader="dot" w:pos="9350"/>
            </w:tabs>
            <w:rPr>
              <w:rFonts w:asciiTheme="minorHAnsi" w:eastAsiaTheme="minorEastAsia" w:hAnsiTheme="minorHAnsi"/>
              <w:noProof/>
              <w:szCs w:val="24"/>
            </w:rPr>
          </w:pPr>
          <w:hyperlink w:anchor="_Toc167188250" w:history="1">
            <w:r w:rsidRPr="000B0EAD">
              <w:rPr>
                <w:rStyle w:val="Hyperlink"/>
                <w:noProof/>
              </w:rPr>
              <w:t>Acknowledgement</w:t>
            </w:r>
            <w:r>
              <w:rPr>
                <w:noProof/>
                <w:webHidden/>
              </w:rPr>
              <w:tab/>
            </w:r>
            <w:r>
              <w:rPr>
                <w:noProof/>
                <w:webHidden/>
              </w:rPr>
              <w:fldChar w:fldCharType="begin"/>
            </w:r>
            <w:r>
              <w:rPr>
                <w:noProof/>
                <w:webHidden/>
              </w:rPr>
              <w:instrText xml:space="preserve"> PAGEREF _Toc167188250 \h </w:instrText>
            </w:r>
            <w:r>
              <w:rPr>
                <w:noProof/>
                <w:webHidden/>
              </w:rPr>
            </w:r>
            <w:r>
              <w:rPr>
                <w:noProof/>
                <w:webHidden/>
              </w:rPr>
              <w:fldChar w:fldCharType="separate"/>
            </w:r>
            <w:r w:rsidR="00051BA9">
              <w:rPr>
                <w:noProof/>
                <w:webHidden/>
              </w:rPr>
              <w:t>ii</w:t>
            </w:r>
            <w:r>
              <w:rPr>
                <w:noProof/>
                <w:webHidden/>
              </w:rPr>
              <w:fldChar w:fldCharType="end"/>
            </w:r>
          </w:hyperlink>
        </w:p>
        <w:p w14:paraId="418EC546" w14:textId="3DACFDFF" w:rsidR="00455C71" w:rsidRDefault="00455C71">
          <w:pPr>
            <w:pStyle w:val="TOC1"/>
            <w:tabs>
              <w:tab w:val="right" w:leader="dot" w:pos="9350"/>
            </w:tabs>
            <w:rPr>
              <w:rFonts w:asciiTheme="minorHAnsi" w:eastAsiaTheme="minorEastAsia" w:hAnsiTheme="minorHAnsi"/>
              <w:noProof/>
              <w:szCs w:val="24"/>
            </w:rPr>
          </w:pPr>
          <w:hyperlink w:anchor="_Toc167188251" w:history="1">
            <w:r w:rsidRPr="000B0EAD">
              <w:rPr>
                <w:rStyle w:val="Hyperlink"/>
                <w:noProof/>
              </w:rPr>
              <w:t>Abstract</w:t>
            </w:r>
            <w:r>
              <w:rPr>
                <w:noProof/>
                <w:webHidden/>
              </w:rPr>
              <w:tab/>
            </w:r>
            <w:r>
              <w:rPr>
                <w:noProof/>
                <w:webHidden/>
              </w:rPr>
              <w:fldChar w:fldCharType="begin"/>
            </w:r>
            <w:r>
              <w:rPr>
                <w:noProof/>
                <w:webHidden/>
              </w:rPr>
              <w:instrText xml:space="preserve"> PAGEREF _Toc167188251 \h </w:instrText>
            </w:r>
            <w:r>
              <w:rPr>
                <w:noProof/>
                <w:webHidden/>
              </w:rPr>
            </w:r>
            <w:r>
              <w:rPr>
                <w:noProof/>
                <w:webHidden/>
              </w:rPr>
              <w:fldChar w:fldCharType="separate"/>
            </w:r>
            <w:r w:rsidR="00051BA9">
              <w:rPr>
                <w:noProof/>
                <w:webHidden/>
              </w:rPr>
              <w:t>iii</w:t>
            </w:r>
            <w:r>
              <w:rPr>
                <w:noProof/>
                <w:webHidden/>
              </w:rPr>
              <w:fldChar w:fldCharType="end"/>
            </w:r>
          </w:hyperlink>
        </w:p>
        <w:p w14:paraId="1D32E7D2" w14:textId="7590E70B" w:rsidR="00455C71" w:rsidRDefault="00455C71">
          <w:pPr>
            <w:pStyle w:val="TOC1"/>
            <w:tabs>
              <w:tab w:val="right" w:leader="dot" w:pos="9350"/>
            </w:tabs>
            <w:rPr>
              <w:rFonts w:asciiTheme="minorHAnsi" w:eastAsiaTheme="minorEastAsia" w:hAnsiTheme="minorHAnsi"/>
              <w:noProof/>
              <w:szCs w:val="24"/>
            </w:rPr>
          </w:pPr>
          <w:hyperlink w:anchor="_Toc167188252" w:history="1">
            <w:r w:rsidRPr="000B0EAD">
              <w:rPr>
                <w:rStyle w:val="Hyperlink"/>
                <w:noProof/>
              </w:rPr>
              <w:t>List of Figures</w:t>
            </w:r>
            <w:r>
              <w:rPr>
                <w:noProof/>
                <w:webHidden/>
              </w:rPr>
              <w:tab/>
            </w:r>
            <w:r>
              <w:rPr>
                <w:noProof/>
                <w:webHidden/>
              </w:rPr>
              <w:fldChar w:fldCharType="begin"/>
            </w:r>
            <w:r>
              <w:rPr>
                <w:noProof/>
                <w:webHidden/>
              </w:rPr>
              <w:instrText xml:space="preserve"> PAGEREF _Toc167188252 \h </w:instrText>
            </w:r>
            <w:r>
              <w:rPr>
                <w:noProof/>
                <w:webHidden/>
              </w:rPr>
            </w:r>
            <w:r>
              <w:rPr>
                <w:noProof/>
                <w:webHidden/>
              </w:rPr>
              <w:fldChar w:fldCharType="separate"/>
            </w:r>
            <w:r w:rsidR="00051BA9">
              <w:rPr>
                <w:noProof/>
                <w:webHidden/>
              </w:rPr>
              <w:t>vii</w:t>
            </w:r>
            <w:r>
              <w:rPr>
                <w:noProof/>
                <w:webHidden/>
              </w:rPr>
              <w:fldChar w:fldCharType="end"/>
            </w:r>
          </w:hyperlink>
        </w:p>
        <w:p w14:paraId="44F43184" w14:textId="3E2D2558" w:rsidR="00455C71" w:rsidRDefault="00455C71">
          <w:pPr>
            <w:pStyle w:val="TOC1"/>
            <w:tabs>
              <w:tab w:val="right" w:leader="dot" w:pos="9350"/>
            </w:tabs>
            <w:rPr>
              <w:rFonts w:asciiTheme="minorHAnsi" w:eastAsiaTheme="minorEastAsia" w:hAnsiTheme="minorHAnsi"/>
              <w:noProof/>
              <w:szCs w:val="24"/>
            </w:rPr>
          </w:pPr>
          <w:hyperlink w:anchor="_Toc167188253" w:history="1">
            <w:r w:rsidRPr="000B0EAD">
              <w:rPr>
                <w:rStyle w:val="Hyperlink"/>
                <w:noProof/>
              </w:rPr>
              <w:t>List of Tables</w:t>
            </w:r>
            <w:r>
              <w:rPr>
                <w:noProof/>
                <w:webHidden/>
              </w:rPr>
              <w:tab/>
            </w:r>
            <w:r>
              <w:rPr>
                <w:noProof/>
                <w:webHidden/>
              </w:rPr>
              <w:fldChar w:fldCharType="begin"/>
            </w:r>
            <w:r>
              <w:rPr>
                <w:noProof/>
                <w:webHidden/>
              </w:rPr>
              <w:instrText xml:space="preserve"> PAGEREF _Toc167188253 \h </w:instrText>
            </w:r>
            <w:r>
              <w:rPr>
                <w:noProof/>
                <w:webHidden/>
              </w:rPr>
            </w:r>
            <w:r>
              <w:rPr>
                <w:noProof/>
                <w:webHidden/>
              </w:rPr>
              <w:fldChar w:fldCharType="separate"/>
            </w:r>
            <w:r w:rsidR="00051BA9">
              <w:rPr>
                <w:noProof/>
                <w:webHidden/>
              </w:rPr>
              <w:t>viii</w:t>
            </w:r>
            <w:r>
              <w:rPr>
                <w:noProof/>
                <w:webHidden/>
              </w:rPr>
              <w:fldChar w:fldCharType="end"/>
            </w:r>
          </w:hyperlink>
        </w:p>
        <w:p w14:paraId="671C60B4" w14:textId="1116503F" w:rsidR="00455C71" w:rsidRDefault="00455C71">
          <w:pPr>
            <w:pStyle w:val="TOC1"/>
            <w:tabs>
              <w:tab w:val="right" w:leader="dot" w:pos="9350"/>
            </w:tabs>
            <w:rPr>
              <w:rFonts w:asciiTheme="minorHAnsi" w:eastAsiaTheme="minorEastAsia" w:hAnsiTheme="minorHAnsi"/>
              <w:noProof/>
              <w:szCs w:val="24"/>
            </w:rPr>
          </w:pPr>
          <w:hyperlink w:anchor="_Toc167188254" w:history="1">
            <w:r w:rsidRPr="000B0EAD">
              <w:rPr>
                <w:rStyle w:val="Hyperlink"/>
                <w:noProof/>
              </w:rPr>
              <w:t>List of Abbreviations</w:t>
            </w:r>
            <w:r>
              <w:rPr>
                <w:noProof/>
                <w:webHidden/>
              </w:rPr>
              <w:tab/>
            </w:r>
            <w:r>
              <w:rPr>
                <w:noProof/>
                <w:webHidden/>
              </w:rPr>
              <w:fldChar w:fldCharType="begin"/>
            </w:r>
            <w:r>
              <w:rPr>
                <w:noProof/>
                <w:webHidden/>
              </w:rPr>
              <w:instrText xml:space="preserve"> PAGEREF _Toc167188254 \h </w:instrText>
            </w:r>
            <w:r>
              <w:rPr>
                <w:noProof/>
                <w:webHidden/>
              </w:rPr>
            </w:r>
            <w:r>
              <w:rPr>
                <w:noProof/>
                <w:webHidden/>
              </w:rPr>
              <w:fldChar w:fldCharType="separate"/>
            </w:r>
            <w:r w:rsidR="00051BA9">
              <w:rPr>
                <w:noProof/>
                <w:webHidden/>
              </w:rPr>
              <w:t>ix</w:t>
            </w:r>
            <w:r>
              <w:rPr>
                <w:noProof/>
                <w:webHidden/>
              </w:rPr>
              <w:fldChar w:fldCharType="end"/>
            </w:r>
          </w:hyperlink>
        </w:p>
        <w:p w14:paraId="46B6CBBB" w14:textId="4FB67E16" w:rsidR="00455C71" w:rsidRDefault="00455C71">
          <w:pPr>
            <w:pStyle w:val="TOC1"/>
            <w:tabs>
              <w:tab w:val="left" w:pos="1440"/>
              <w:tab w:val="right" w:leader="dot" w:pos="9350"/>
            </w:tabs>
            <w:rPr>
              <w:rFonts w:asciiTheme="minorHAnsi" w:eastAsiaTheme="minorEastAsia" w:hAnsiTheme="minorHAnsi"/>
              <w:noProof/>
              <w:szCs w:val="24"/>
            </w:rPr>
          </w:pPr>
          <w:hyperlink w:anchor="_Toc167188255" w:history="1">
            <w:r w:rsidRPr="000B0EAD">
              <w:rPr>
                <w:rStyle w:val="Hyperlink"/>
                <w:noProof/>
              </w:rPr>
              <w:t>Chapter 1:</w:t>
            </w:r>
            <w:r>
              <w:rPr>
                <w:rFonts w:asciiTheme="minorHAnsi" w:eastAsiaTheme="minorEastAsia" w:hAnsiTheme="minorHAnsi"/>
                <w:noProof/>
                <w:szCs w:val="24"/>
              </w:rPr>
              <w:tab/>
            </w:r>
            <w:r w:rsidRPr="000B0EAD">
              <w:rPr>
                <w:rStyle w:val="Hyperlink"/>
                <w:noProof/>
              </w:rPr>
              <w:t>Introduction</w:t>
            </w:r>
            <w:r>
              <w:rPr>
                <w:noProof/>
                <w:webHidden/>
              </w:rPr>
              <w:tab/>
            </w:r>
            <w:r>
              <w:rPr>
                <w:noProof/>
                <w:webHidden/>
              </w:rPr>
              <w:fldChar w:fldCharType="begin"/>
            </w:r>
            <w:r>
              <w:rPr>
                <w:noProof/>
                <w:webHidden/>
              </w:rPr>
              <w:instrText xml:space="preserve"> PAGEREF _Toc167188255 \h </w:instrText>
            </w:r>
            <w:r>
              <w:rPr>
                <w:noProof/>
                <w:webHidden/>
              </w:rPr>
            </w:r>
            <w:r>
              <w:rPr>
                <w:noProof/>
                <w:webHidden/>
              </w:rPr>
              <w:fldChar w:fldCharType="separate"/>
            </w:r>
            <w:r w:rsidR="00051BA9">
              <w:rPr>
                <w:noProof/>
                <w:webHidden/>
              </w:rPr>
              <w:t>1</w:t>
            </w:r>
            <w:r>
              <w:rPr>
                <w:noProof/>
                <w:webHidden/>
              </w:rPr>
              <w:fldChar w:fldCharType="end"/>
            </w:r>
          </w:hyperlink>
        </w:p>
        <w:p w14:paraId="6DB2A5D0" w14:textId="2810C4FA" w:rsidR="00455C71" w:rsidRDefault="00455C71">
          <w:pPr>
            <w:pStyle w:val="TOC2"/>
            <w:tabs>
              <w:tab w:val="left" w:pos="960"/>
              <w:tab w:val="right" w:leader="dot" w:pos="9350"/>
            </w:tabs>
            <w:rPr>
              <w:rFonts w:asciiTheme="minorHAnsi" w:eastAsiaTheme="minorEastAsia" w:hAnsiTheme="minorHAnsi"/>
              <w:noProof/>
              <w:szCs w:val="24"/>
            </w:rPr>
          </w:pPr>
          <w:hyperlink w:anchor="_Toc167188256" w:history="1">
            <w:r w:rsidRPr="000B0EAD">
              <w:rPr>
                <w:rStyle w:val="Hyperlink"/>
                <w:noProof/>
              </w:rPr>
              <w:t>1.1</w:t>
            </w:r>
            <w:r>
              <w:rPr>
                <w:rFonts w:asciiTheme="minorHAnsi" w:eastAsiaTheme="minorEastAsia" w:hAnsiTheme="minorHAnsi"/>
                <w:noProof/>
                <w:szCs w:val="24"/>
              </w:rPr>
              <w:tab/>
            </w:r>
            <w:r w:rsidRPr="000B0EAD">
              <w:rPr>
                <w:rStyle w:val="Hyperlink"/>
                <w:noProof/>
              </w:rPr>
              <w:t>Background Information</w:t>
            </w:r>
            <w:r>
              <w:rPr>
                <w:noProof/>
                <w:webHidden/>
              </w:rPr>
              <w:tab/>
            </w:r>
            <w:r>
              <w:rPr>
                <w:noProof/>
                <w:webHidden/>
              </w:rPr>
              <w:fldChar w:fldCharType="begin"/>
            </w:r>
            <w:r>
              <w:rPr>
                <w:noProof/>
                <w:webHidden/>
              </w:rPr>
              <w:instrText xml:space="preserve"> PAGEREF _Toc167188256 \h </w:instrText>
            </w:r>
            <w:r>
              <w:rPr>
                <w:noProof/>
                <w:webHidden/>
              </w:rPr>
            </w:r>
            <w:r>
              <w:rPr>
                <w:noProof/>
                <w:webHidden/>
              </w:rPr>
              <w:fldChar w:fldCharType="separate"/>
            </w:r>
            <w:r w:rsidR="00051BA9">
              <w:rPr>
                <w:noProof/>
                <w:webHidden/>
              </w:rPr>
              <w:t>1</w:t>
            </w:r>
            <w:r>
              <w:rPr>
                <w:noProof/>
                <w:webHidden/>
              </w:rPr>
              <w:fldChar w:fldCharType="end"/>
            </w:r>
          </w:hyperlink>
        </w:p>
        <w:p w14:paraId="79901771" w14:textId="02B8A0C6" w:rsidR="00455C71" w:rsidRDefault="00455C71">
          <w:pPr>
            <w:pStyle w:val="TOC2"/>
            <w:tabs>
              <w:tab w:val="left" w:pos="960"/>
              <w:tab w:val="right" w:leader="dot" w:pos="9350"/>
            </w:tabs>
            <w:rPr>
              <w:rFonts w:asciiTheme="minorHAnsi" w:eastAsiaTheme="minorEastAsia" w:hAnsiTheme="minorHAnsi"/>
              <w:noProof/>
              <w:szCs w:val="24"/>
            </w:rPr>
          </w:pPr>
          <w:hyperlink w:anchor="_Toc167188257" w:history="1">
            <w:r w:rsidRPr="000B0EAD">
              <w:rPr>
                <w:rStyle w:val="Hyperlink"/>
                <w:noProof/>
              </w:rPr>
              <w:t>1.2</w:t>
            </w:r>
            <w:r>
              <w:rPr>
                <w:rFonts w:asciiTheme="minorHAnsi" w:eastAsiaTheme="minorEastAsia" w:hAnsiTheme="minorHAnsi"/>
                <w:noProof/>
                <w:szCs w:val="24"/>
              </w:rPr>
              <w:tab/>
            </w:r>
            <w:r w:rsidRPr="000B0EAD">
              <w:rPr>
                <w:rStyle w:val="Hyperlink"/>
                <w:noProof/>
              </w:rPr>
              <w:t>Problem Statement</w:t>
            </w:r>
            <w:r>
              <w:rPr>
                <w:noProof/>
                <w:webHidden/>
              </w:rPr>
              <w:tab/>
            </w:r>
            <w:r>
              <w:rPr>
                <w:noProof/>
                <w:webHidden/>
              </w:rPr>
              <w:fldChar w:fldCharType="begin"/>
            </w:r>
            <w:r>
              <w:rPr>
                <w:noProof/>
                <w:webHidden/>
              </w:rPr>
              <w:instrText xml:space="preserve"> PAGEREF _Toc167188257 \h </w:instrText>
            </w:r>
            <w:r>
              <w:rPr>
                <w:noProof/>
                <w:webHidden/>
              </w:rPr>
            </w:r>
            <w:r>
              <w:rPr>
                <w:noProof/>
                <w:webHidden/>
              </w:rPr>
              <w:fldChar w:fldCharType="separate"/>
            </w:r>
            <w:r w:rsidR="00051BA9">
              <w:rPr>
                <w:noProof/>
                <w:webHidden/>
              </w:rPr>
              <w:t>2</w:t>
            </w:r>
            <w:r>
              <w:rPr>
                <w:noProof/>
                <w:webHidden/>
              </w:rPr>
              <w:fldChar w:fldCharType="end"/>
            </w:r>
          </w:hyperlink>
        </w:p>
        <w:p w14:paraId="27E0460F" w14:textId="147FACA8" w:rsidR="00455C71" w:rsidRDefault="00455C71">
          <w:pPr>
            <w:pStyle w:val="TOC2"/>
            <w:tabs>
              <w:tab w:val="left" w:pos="960"/>
              <w:tab w:val="right" w:leader="dot" w:pos="9350"/>
            </w:tabs>
            <w:rPr>
              <w:rFonts w:asciiTheme="minorHAnsi" w:eastAsiaTheme="minorEastAsia" w:hAnsiTheme="minorHAnsi"/>
              <w:noProof/>
              <w:szCs w:val="24"/>
            </w:rPr>
          </w:pPr>
          <w:hyperlink w:anchor="_Toc167188258" w:history="1">
            <w:r w:rsidRPr="000B0EAD">
              <w:rPr>
                <w:rStyle w:val="Hyperlink"/>
                <w:noProof/>
              </w:rPr>
              <w:t>1.3</w:t>
            </w:r>
            <w:r>
              <w:rPr>
                <w:rFonts w:asciiTheme="minorHAnsi" w:eastAsiaTheme="minorEastAsia" w:hAnsiTheme="minorHAnsi"/>
                <w:noProof/>
                <w:szCs w:val="24"/>
              </w:rPr>
              <w:tab/>
            </w:r>
            <w:r w:rsidRPr="000B0EAD">
              <w:rPr>
                <w:rStyle w:val="Hyperlink"/>
                <w:noProof/>
              </w:rPr>
              <w:t>Objective</w:t>
            </w:r>
            <w:r>
              <w:rPr>
                <w:noProof/>
                <w:webHidden/>
              </w:rPr>
              <w:tab/>
            </w:r>
            <w:r>
              <w:rPr>
                <w:noProof/>
                <w:webHidden/>
              </w:rPr>
              <w:fldChar w:fldCharType="begin"/>
            </w:r>
            <w:r>
              <w:rPr>
                <w:noProof/>
                <w:webHidden/>
              </w:rPr>
              <w:instrText xml:space="preserve"> PAGEREF _Toc167188258 \h </w:instrText>
            </w:r>
            <w:r>
              <w:rPr>
                <w:noProof/>
                <w:webHidden/>
              </w:rPr>
            </w:r>
            <w:r>
              <w:rPr>
                <w:noProof/>
                <w:webHidden/>
              </w:rPr>
              <w:fldChar w:fldCharType="separate"/>
            </w:r>
            <w:r w:rsidR="00051BA9">
              <w:rPr>
                <w:noProof/>
                <w:webHidden/>
              </w:rPr>
              <w:t>3</w:t>
            </w:r>
            <w:r>
              <w:rPr>
                <w:noProof/>
                <w:webHidden/>
              </w:rPr>
              <w:fldChar w:fldCharType="end"/>
            </w:r>
          </w:hyperlink>
        </w:p>
        <w:p w14:paraId="61EC789A" w14:textId="47BE1D7B" w:rsidR="00455C71" w:rsidRDefault="00455C71">
          <w:pPr>
            <w:pStyle w:val="TOC3"/>
            <w:tabs>
              <w:tab w:val="left" w:pos="1440"/>
              <w:tab w:val="right" w:leader="dot" w:pos="9350"/>
            </w:tabs>
            <w:rPr>
              <w:rFonts w:asciiTheme="minorHAnsi" w:eastAsiaTheme="minorEastAsia" w:hAnsiTheme="minorHAnsi"/>
              <w:noProof/>
              <w:szCs w:val="24"/>
            </w:rPr>
          </w:pPr>
          <w:hyperlink w:anchor="_Toc167188259" w:history="1">
            <w:r w:rsidRPr="000B0EAD">
              <w:rPr>
                <w:rStyle w:val="Hyperlink"/>
                <w:noProof/>
              </w:rPr>
              <w:t>1.3.1</w:t>
            </w:r>
            <w:r>
              <w:rPr>
                <w:rFonts w:asciiTheme="minorHAnsi" w:eastAsiaTheme="minorEastAsia" w:hAnsiTheme="minorHAnsi"/>
                <w:noProof/>
                <w:szCs w:val="24"/>
              </w:rPr>
              <w:tab/>
            </w:r>
            <w:r w:rsidRPr="000B0EAD">
              <w:rPr>
                <w:rStyle w:val="Hyperlink"/>
                <w:noProof/>
              </w:rPr>
              <w:t>General objective</w:t>
            </w:r>
            <w:r>
              <w:rPr>
                <w:noProof/>
                <w:webHidden/>
              </w:rPr>
              <w:tab/>
            </w:r>
            <w:r>
              <w:rPr>
                <w:noProof/>
                <w:webHidden/>
              </w:rPr>
              <w:fldChar w:fldCharType="begin"/>
            </w:r>
            <w:r>
              <w:rPr>
                <w:noProof/>
                <w:webHidden/>
              </w:rPr>
              <w:instrText xml:space="preserve"> PAGEREF _Toc167188259 \h </w:instrText>
            </w:r>
            <w:r>
              <w:rPr>
                <w:noProof/>
                <w:webHidden/>
              </w:rPr>
            </w:r>
            <w:r>
              <w:rPr>
                <w:noProof/>
                <w:webHidden/>
              </w:rPr>
              <w:fldChar w:fldCharType="separate"/>
            </w:r>
            <w:r w:rsidR="00051BA9">
              <w:rPr>
                <w:noProof/>
                <w:webHidden/>
              </w:rPr>
              <w:t>3</w:t>
            </w:r>
            <w:r>
              <w:rPr>
                <w:noProof/>
                <w:webHidden/>
              </w:rPr>
              <w:fldChar w:fldCharType="end"/>
            </w:r>
          </w:hyperlink>
        </w:p>
        <w:p w14:paraId="47DB8CE7" w14:textId="6E181096" w:rsidR="00455C71" w:rsidRDefault="00455C71">
          <w:pPr>
            <w:pStyle w:val="TOC3"/>
            <w:tabs>
              <w:tab w:val="left" w:pos="1440"/>
              <w:tab w:val="right" w:leader="dot" w:pos="9350"/>
            </w:tabs>
            <w:rPr>
              <w:rFonts w:asciiTheme="minorHAnsi" w:eastAsiaTheme="minorEastAsia" w:hAnsiTheme="minorHAnsi"/>
              <w:noProof/>
              <w:szCs w:val="24"/>
            </w:rPr>
          </w:pPr>
          <w:hyperlink w:anchor="_Toc167188260" w:history="1">
            <w:r w:rsidRPr="000B0EAD">
              <w:rPr>
                <w:rStyle w:val="Hyperlink"/>
                <w:noProof/>
              </w:rPr>
              <w:t>1.3.2</w:t>
            </w:r>
            <w:r>
              <w:rPr>
                <w:rFonts w:asciiTheme="minorHAnsi" w:eastAsiaTheme="minorEastAsia" w:hAnsiTheme="minorHAnsi"/>
                <w:noProof/>
                <w:szCs w:val="24"/>
              </w:rPr>
              <w:tab/>
            </w:r>
            <w:r w:rsidRPr="000B0EAD">
              <w:rPr>
                <w:rStyle w:val="Hyperlink"/>
                <w:noProof/>
              </w:rPr>
              <w:t>Specific Objectives</w:t>
            </w:r>
            <w:r>
              <w:rPr>
                <w:noProof/>
                <w:webHidden/>
              </w:rPr>
              <w:tab/>
            </w:r>
            <w:r>
              <w:rPr>
                <w:noProof/>
                <w:webHidden/>
              </w:rPr>
              <w:fldChar w:fldCharType="begin"/>
            </w:r>
            <w:r>
              <w:rPr>
                <w:noProof/>
                <w:webHidden/>
              </w:rPr>
              <w:instrText xml:space="preserve"> PAGEREF _Toc167188260 \h </w:instrText>
            </w:r>
            <w:r>
              <w:rPr>
                <w:noProof/>
                <w:webHidden/>
              </w:rPr>
            </w:r>
            <w:r>
              <w:rPr>
                <w:noProof/>
                <w:webHidden/>
              </w:rPr>
              <w:fldChar w:fldCharType="separate"/>
            </w:r>
            <w:r w:rsidR="00051BA9">
              <w:rPr>
                <w:noProof/>
                <w:webHidden/>
              </w:rPr>
              <w:t>4</w:t>
            </w:r>
            <w:r>
              <w:rPr>
                <w:noProof/>
                <w:webHidden/>
              </w:rPr>
              <w:fldChar w:fldCharType="end"/>
            </w:r>
          </w:hyperlink>
        </w:p>
        <w:p w14:paraId="4CB95568" w14:textId="5FA4C2CB" w:rsidR="00455C71" w:rsidRDefault="00455C71">
          <w:pPr>
            <w:pStyle w:val="TOC2"/>
            <w:tabs>
              <w:tab w:val="left" w:pos="960"/>
              <w:tab w:val="right" w:leader="dot" w:pos="9350"/>
            </w:tabs>
            <w:rPr>
              <w:rFonts w:asciiTheme="minorHAnsi" w:eastAsiaTheme="minorEastAsia" w:hAnsiTheme="minorHAnsi"/>
              <w:noProof/>
              <w:szCs w:val="24"/>
            </w:rPr>
          </w:pPr>
          <w:hyperlink w:anchor="_Toc167188261" w:history="1">
            <w:r w:rsidRPr="000B0EAD">
              <w:rPr>
                <w:rStyle w:val="Hyperlink"/>
                <w:noProof/>
              </w:rPr>
              <w:t>1.4</w:t>
            </w:r>
            <w:r>
              <w:rPr>
                <w:rFonts w:asciiTheme="minorHAnsi" w:eastAsiaTheme="minorEastAsia" w:hAnsiTheme="minorHAnsi"/>
                <w:noProof/>
                <w:szCs w:val="24"/>
              </w:rPr>
              <w:tab/>
            </w:r>
            <w:r w:rsidRPr="000B0EAD">
              <w:rPr>
                <w:rStyle w:val="Hyperlink"/>
                <w:noProof/>
              </w:rPr>
              <w:t>Research Questions</w:t>
            </w:r>
            <w:r>
              <w:rPr>
                <w:noProof/>
                <w:webHidden/>
              </w:rPr>
              <w:tab/>
            </w:r>
            <w:r>
              <w:rPr>
                <w:noProof/>
                <w:webHidden/>
              </w:rPr>
              <w:fldChar w:fldCharType="begin"/>
            </w:r>
            <w:r>
              <w:rPr>
                <w:noProof/>
                <w:webHidden/>
              </w:rPr>
              <w:instrText xml:space="preserve"> PAGEREF _Toc167188261 \h </w:instrText>
            </w:r>
            <w:r>
              <w:rPr>
                <w:noProof/>
                <w:webHidden/>
              </w:rPr>
            </w:r>
            <w:r>
              <w:rPr>
                <w:noProof/>
                <w:webHidden/>
              </w:rPr>
              <w:fldChar w:fldCharType="separate"/>
            </w:r>
            <w:r w:rsidR="00051BA9">
              <w:rPr>
                <w:noProof/>
                <w:webHidden/>
              </w:rPr>
              <w:t>4</w:t>
            </w:r>
            <w:r>
              <w:rPr>
                <w:noProof/>
                <w:webHidden/>
              </w:rPr>
              <w:fldChar w:fldCharType="end"/>
            </w:r>
          </w:hyperlink>
        </w:p>
        <w:p w14:paraId="7D0E484D" w14:textId="5FDACD39" w:rsidR="00455C71" w:rsidRDefault="00455C71">
          <w:pPr>
            <w:pStyle w:val="TOC2"/>
            <w:tabs>
              <w:tab w:val="left" w:pos="960"/>
              <w:tab w:val="right" w:leader="dot" w:pos="9350"/>
            </w:tabs>
            <w:rPr>
              <w:rFonts w:asciiTheme="minorHAnsi" w:eastAsiaTheme="minorEastAsia" w:hAnsiTheme="minorHAnsi"/>
              <w:noProof/>
              <w:szCs w:val="24"/>
            </w:rPr>
          </w:pPr>
          <w:hyperlink w:anchor="_Toc167188262" w:history="1">
            <w:r w:rsidRPr="000B0EAD">
              <w:rPr>
                <w:rStyle w:val="Hyperlink"/>
                <w:noProof/>
              </w:rPr>
              <w:t>1.5</w:t>
            </w:r>
            <w:r>
              <w:rPr>
                <w:rFonts w:asciiTheme="minorHAnsi" w:eastAsiaTheme="minorEastAsia" w:hAnsiTheme="minorHAnsi"/>
                <w:noProof/>
                <w:szCs w:val="24"/>
              </w:rPr>
              <w:tab/>
            </w:r>
            <w:r w:rsidRPr="000B0EAD">
              <w:rPr>
                <w:rStyle w:val="Hyperlink"/>
                <w:noProof/>
              </w:rPr>
              <w:t>Justification</w:t>
            </w:r>
            <w:r>
              <w:rPr>
                <w:noProof/>
                <w:webHidden/>
              </w:rPr>
              <w:tab/>
            </w:r>
            <w:r>
              <w:rPr>
                <w:noProof/>
                <w:webHidden/>
              </w:rPr>
              <w:fldChar w:fldCharType="begin"/>
            </w:r>
            <w:r>
              <w:rPr>
                <w:noProof/>
                <w:webHidden/>
              </w:rPr>
              <w:instrText xml:space="preserve"> PAGEREF _Toc167188262 \h </w:instrText>
            </w:r>
            <w:r>
              <w:rPr>
                <w:noProof/>
                <w:webHidden/>
              </w:rPr>
            </w:r>
            <w:r>
              <w:rPr>
                <w:noProof/>
                <w:webHidden/>
              </w:rPr>
              <w:fldChar w:fldCharType="separate"/>
            </w:r>
            <w:r w:rsidR="00051BA9">
              <w:rPr>
                <w:noProof/>
                <w:webHidden/>
              </w:rPr>
              <w:t>4</w:t>
            </w:r>
            <w:r>
              <w:rPr>
                <w:noProof/>
                <w:webHidden/>
              </w:rPr>
              <w:fldChar w:fldCharType="end"/>
            </w:r>
          </w:hyperlink>
        </w:p>
        <w:p w14:paraId="27F8A3CA" w14:textId="600DDC92" w:rsidR="00455C71" w:rsidRDefault="00455C71">
          <w:pPr>
            <w:pStyle w:val="TOC2"/>
            <w:tabs>
              <w:tab w:val="left" w:pos="960"/>
              <w:tab w:val="right" w:leader="dot" w:pos="9350"/>
            </w:tabs>
            <w:rPr>
              <w:rFonts w:asciiTheme="minorHAnsi" w:eastAsiaTheme="minorEastAsia" w:hAnsiTheme="minorHAnsi"/>
              <w:noProof/>
              <w:szCs w:val="24"/>
            </w:rPr>
          </w:pPr>
          <w:hyperlink w:anchor="_Toc167188263" w:history="1">
            <w:r w:rsidRPr="000B0EAD">
              <w:rPr>
                <w:rStyle w:val="Hyperlink"/>
                <w:noProof/>
              </w:rPr>
              <w:t>1.6</w:t>
            </w:r>
            <w:r>
              <w:rPr>
                <w:rFonts w:asciiTheme="minorHAnsi" w:eastAsiaTheme="minorEastAsia" w:hAnsiTheme="minorHAnsi"/>
                <w:noProof/>
                <w:szCs w:val="24"/>
              </w:rPr>
              <w:tab/>
            </w:r>
            <w:r w:rsidRPr="000B0EAD">
              <w:rPr>
                <w:rStyle w:val="Hyperlink"/>
                <w:noProof/>
              </w:rPr>
              <w:t>Scope, Delimitations and Limitations of the project</w:t>
            </w:r>
            <w:r>
              <w:rPr>
                <w:noProof/>
                <w:webHidden/>
              </w:rPr>
              <w:tab/>
            </w:r>
            <w:r>
              <w:rPr>
                <w:noProof/>
                <w:webHidden/>
              </w:rPr>
              <w:fldChar w:fldCharType="begin"/>
            </w:r>
            <w:r>
              <w:rPr>
                <w:noProof/>
                <w:webHidden/>
              </w:rPr>
              <w:instrText xml:space="preserve"> PAGEREF _Toc167188263 \h </w:instrText>
            </w:r>
            <w:r>
              <w:rPr>
                <w:noProof/>
                <w:webHidden/>
              </w:rPr>
            </w:r>
            <w:r>
              <w:rPr>
                <w:noProof/>
                <w:webHidden/>
              </w:rPr>
              <w:fldChar w:fldCharType="separate"/>
            </w:r>
            <w:r w:rsidR="00051BA9">
              <w:rPr>
                <w:noProof/>
                <w:webHidden/>
              </w:rPr>
              <w:t>5</w:t>
            </w:r>
            <w:r>
              <w:rPr>
                <w:noProof/>
                <w:webHidden/>
              </w:rPr>
              <w:fldChar w:fldCharType="end"/>
            </w:r>
          </w:hyperlink>
        </w:p>
        <w:p w14:paraId="08B052EE" w14:textId="6A2E6677" w:rsidR="00455C71" w:rsidRDefault="00455C71">
          <w:pPr>
            <w:pStyle w:val="TOC3"/>
            <w:tabs>
              <w:tab w:val="left" w:pos="1440"/>
              <w:tab w:val="right" w:leader="dot" w:pos="9350"/>
            </w:tabs>
            <w:rPr>
              <w:rFonts w:asciiTheme="minorHAnsi" w:eastAsiaTheme="minorEastAsia" w:hAnsiTheme="minorHAnsi"/>
              <w:noProof/>
              <w:szCs w:val="24"/>
            </w:rPr>
          </w:pPr>
          <w:hyperlink w:anchor="_Toc167188264" w:history="1">
            <w:r w:rsidRPr="000B0EAD">
              <w:rPr>
                <w:rStyle w:val="Hyperlink"/>
                <w:noProof/>
              </w:rPr>
              <w:t>1.6.1</w:t>
            </w:r>
            <w:r>
              <w:rPr>
                <w:rFonts w:asciiTheme="minorHAnsi" w:eastAsiaTheme="minorEastAsia" w:hAnsiTheme="minorHAnsi"/>
                <w:noProof/>
                <w:szCs w:val="24"/>
              </w:rPr>
              <w:tab/>
            </w:r>
            <w:r w:rsidRPr="000B0EAD">
              <w:rPr>
                <w:rStyle w:val="Hyperlink"/>
                <w:noProof/>
              </w:rPr>
              <w:t>Scope of the project</w:t>
            </w:r>
            <w:r>
              <w:rPr>
                <w:noProof/>
                <w:webHidden/>
              </w:rPr>
              <w:tab/>
            </w:r>
            <w:r>
              <w:rPr>
                <w:noProof/>
                <w:webHidden/>
              </w:rPr>
              <w:fldChar w:fldCharType="begin"/>
            </w:r>
            <w:r>
              <w:rPr>
                <w:noProof/>
                <w:webHidden/>
              </w:rPr>
              <w:instrText xml:space="preserve"> PAGEREF _Toc167188264 \h </w:instrText>
            </w:r>
            <w:r>
              <w:rPr>
                <w:noProof/>
                <w:webHidden/>
              </w:rPr>
            </w:r>
            <w:r>
              <w:rPr>
                <w:noProof/>
                <w:webHidden/>
              </w:rPr>
              <w:fldChar w:fldCharType="separate"/>
            </w:r>
            <w:r w:rsidR="00051BA9">
              <w:rPr>
                <w:noProof/>
                <w:webHidden/>
              </w:rPr>
              <w:t>5</w:t>
            </w:r>
            <w:r>
              <w:rPr>
                <w:noProof/>
                <w:webHidden/>
              </w:rPr>
              <w:fldChar w:fldCharType="end"/>
            </w:r>
          </w:hyperlink>
        </w:p>
        <w:p w14:paraId="6F6A2011" w14:textId="422F508F" w:rsidR="00455C71" w:rsidRDefault="00455C71">
          <w:pPr>
            <w:pStyle w:val="TOC3"/>
            <w:tabs>
              <w:tab w:val="left" w:pos="1440"/>
              <w:tab w:val="right" w:leader="dot" w:pos="9350"/>
            </w:tabs>
            <w:rPr>
              <w:rFonts w:asciiTheme="minorHAnsi" w:eastAsiaTheme="minorEastAsia" w:hAnsiTheme="minorHAnsi"/>
              <w:noProof/>
              <w:szCs w:val="24"/>
            </w:rPr>
          </w:pPr>
          <w:hyperlink w:anchor="_Toc167188265" w:history="1">
            <w:r w:rsidRPr="000B0EAD">
              <w:rPr>
                <w:rStyle w:val="Hyperlink"/>
                <w:noProof/>
              </w:rPr>
              <w:t>1.6.2</w:t>
            </w:r>
            <w:r>
              <w:rPr>
                <w:rFonts w:asciiTheme="minorHAnsi" w:eastAsiaTheme="minorEastAsia" w:hAnsiTheme="minorHAnsi"/>
                <w:noProof/>
                <w:szCs w:val="24"/>
              </w:rPr>
              <w:tab/>
            </w:r>
            <w:r w:rsidRPr="000B0EAD">
              <w:rPr>
                <w:rStyle w:val="Hyperlink"/>
                <w:noProof/>
              </w:rPr>
              <w:t>Delimitations of the project</w:t>
            </w:r>
            <w:r>
              <w:rPr>
                <w:noProof/>
                <w:webHidden/>
              </w:rPr>
              <w:tab/>
            </w:r>
            <w:r>
              <w:rPr>
                <w:noProof/>
                <w:webHidden/>
              </w:rPr>
              <w:fldChar w:fldCharType="begin"/>
            </w:r>
            <w:r>
              <w:rPr>
                <w:noProof/>
                <w:webHidden/>
              </w:rPr>
              <w:instrText xml:space="preserve"> PAGEREF _Toc167188265 \h </w:instrText>
            </w:r>
            <w:r>
              <w:rPr>
                <w:noProof/>
                <w:webHidden/>
              </w:rPr>
            </w:r>
            <w:r>
              <w:rPr>
                <w:noProof/>
                <w:webHidden/>
              </w:rPr>
              <w:fldChar w:fldCharType="separate"/>
            </w:r>
            <w:r w:rsidR="00051BA9">
              <w:rPr>
                <w:noProof/>
                <w:webHidden/>
              </w:rPr>
              <w:t>5</w:t>
            </w:r>
            <w:r>
              <w:rPr>
                <w:noProof/>
                <w:webHidden/>
              </w:rPr>
              <w:fldChar w:fldCharType="end"/>
            </w:r>
          </w:hyperlink>
        </w:p>
        <w:p w14:paraId="555D2170" w14:textId="201CEC0D" w:rsidR="00455C71" w:rsidRDefault="00455C71">
          <w:pPr>
            <w:pStyle w:val="TOC3"/>
            <w:tabs>
              <w:tab w:val="left" w:pos="1440"/>
              <w:tab w:val="right" w:leader="dot" w:pos="9350"/>
            </w:tabs>
            <w:rPr>
              <w:rFonts w:asciiTheme="minorHAnsi" w:eastAsiaTheme="minorEastAsia" w:hAnsiTheme="minorHAnsi"/>
              <w:noProof/>
              <w:szCs w:val="24"/>
            </w:rPr>
          </w:pPr>
          <w:hyperlink w:anchor="_Toc167188266" w:history="1">
            <w:r w:rsidRPr="000B0EAD">
              <w:rPr>
                <w:rStyle w:val="Hyperlink"/>
                <w:noProof/>
              </w:rPr>
              <w:t>1.6.3</w:t>
            </w:r>
            <w:r>
              <w:rPr>
                <w:rFonts w:asciiTheme="minorHAnsi" w:eastAsiaTheme="minorEastAsia" w:hAnsiTheme="minorHAnsi"/>
                <w:noProof/>
                <w:szCs w:val="24"/>
              </w:rPr>
              <w:tab/>
            </w:r>
            <w:r w:rsidRPr="000B0EAD">
              <w:rPr>
                <w:rStyle w:val="Hyperlink"/>
                <w:noProof/>
              </w:rPr>
              <w:t>Limitations of the project</w:t>
            </w:r>
            <w:r>
              <w:rPr>
                <w:noProof/>
                <w:webHidden/>
              </w:rPr>
              <w:tab/>
            </w:r>
            <w:r>
              <w:rPr>
                <w:noProof/>
                <w:webHidden/>
              </w:rPr>
              <w:fldChar w:fldCharType="begin"/>
            </w:r>
            <w:r>
              <w:rPr>
                <w:noProof/>
                <w:webHidden/>
              </w:rPr>
              <w:instrText xml:space="preserve"> PAGEREF _Toc167188266 \h </w:instrText>
            </w:r>
            <w:r>
              <w:rPr>
                <w:noProof/>
                <w:webHidden/>
              </w:rPr>
            </w:r>
            <w:r>
              <w:rPr>
                <w:noProof/>
                <w:webHidden/>
              </w:rPr>
              <w:fldChar w:fldCharType="separate"/>
            </w:r>
            <w:r w:rsidR="00051BA9">
              <w:rPr>
                <w:noProof/>
                <w:webHidden/>
              </w:rPr>
              <w:t>6</w:t>
            </w:r>
            <w:r>
              <w:rPr>
                <w:noProof/>
                <w:webHidden/>
              </w:rPr>
              <w:fldChar w:fldCharType="end"/>
            </w:r>
          </w:hyperlink>
        </w:p>
        <w:p w14:paraId="70D8A9DD" w14:textId="4451C9CA" w:rsidR="00455C71" w:rsidRDefault="00455C71">
          <w:pPr>
            <w:pStyle w:val="TOC1"/>
            <w:tabs>
              <w:tab w:val="left" w:pos="1440"/>
              <w:tab w:val="right" w:leader="dot" w:pos="9350"/>
            </w:tabs>
            <w:rPr>
              <w:rFonts w:asciiTheme="minorHAnsi" w:eastAsiaTheme="minorEastAsia" w:hAnsiTheme="minorHAnsi"/>
              <w:noProof/>
              <w:szCs w:val="24"/>
            </w:rPr>
          </w:pPr>
          <w:hyperlink w:anchor="_Toc167188267" w:history="1">
            <w:r w:rsidRPr="000B0EAD">
              <w:rPr>
                <w:rStyle w:val="Hyperlink"/>
                <w:noProof/>
              </w:rPr>
              <w:t>Chapter 2:</w:t>
            </w:r>
            <w:r>
              <w:rPr>
                <w:rFonts w:asciiTheme="minorHAnsi" w:eastAsiaTheme="minorEastAsia" w:hAnsiTheme="minorHAnsi"/>
                <w:noProof/>
                <w:szCs w:val="24"/>
              </w:rPr>
              <w:tab/>
            </w:r>
            <w:r w:rsidRPr="000B0EAD">
              <w:rPr>
                <w:rStyle w:val="Hyperlink"/>
                <w:noProof/>
              </w:rPr>
              <w:t>Literature review</w:t>
            </w:r>
            <w:r>
              <w:rPr>
                <w:noProof/>
                <w:webHidden/>
              </w:rPr>
              <w:tab/>
            </w:r>
            <w:r>
              <w:rPr>
                <w:noProof/>
                <w:webHidden/>
              </w:rPr>
              <w:fldChar w:fldCharType="begin"/>
            </w:r>
            <w:r>
              <w:rPr>
                <w:noProof/>
                <w:webHidden/>
              </w:rPr>
              <w:instrText xml:space="preserve"> PAGEREF _Toc167188267 \h </w:instrText>
            </w:r>
            <w:r>
              <w:rPr>
                <w:noProof/>
                <w:webHidden/>
              </w:rPr>
            </w:r>
            <w:r>
              <w:rPr>
                <w:noProof/>
                <w:webHidden/>
              </w:rPr>
              <w:fldChar w:fldCharType="separate"/>
            </w:r>
            <w:r w:rsidR="00051BA9">
              <w:rPr>
                <w:noProof/>
                <w:webHidden/>
              </w:rPr>
              <w:t>7</w:t>
            </w:r>
            <w:r>
              <w:rPr>
                <w:noProof/>
                <w:webHidden/>
              </w:rPr>
              <w:fldChar w:fldCharType="end"/>
            </w:r>
          </w:hyperlink>
        </w:p>
        <w:p w14:paraId="42F97DDE" w14:textId="5D710AD1" w:rsidR="00455C71" w:rsidRDefault="00455C71">
          <w:pPr>
            <w:pStyle w:val="TOC2"/>
            <w:tabs>
              <w:tab w:val="left" w:pos="960"/>
              <w:tab w:val="right" w:leader="dot" w:pos="9350"/>
            </w:tabs>
            <w:rPr>
              <w:rFonts w:asciiTheme="minorHAnsi" w:eastAsiaTheme="minorEastAsia" w:hAnsiTheme="minorHAnsi"/>
              <w:noProof/>
              <w:szCs w:val="24"/>
            </w:rPr>
          </w:pPr>
          <w:hyperlink w:anchor="_Toc167188268" w:history="1">
            <w:r w:rsidRPr="000B0EAD">
              <w:rPr>
                <w:rStyle w:val="Hyperlink"/>
                <w:noProof/>
              </w:rPr>
              <w:t>2.1</w:t>
            </w:r>
            <w:r>
              <w:rPr>
                <w:rFonts w:asciiTheme="minorHAnsi" w:eastAsiaTheme="minorEastAsia" w:hAnsiTheme="minorHAnsi"/>
                <w:noProof/>
                <w:szCs w:val="24"/>
              </w:rPr>
              <w:tab/>
            </w:r>
            <w:r w:rsidRPr="000B0EAD">
              <w:rPr>
                <w:rStyle w:val="Hyperlink"/>
                <w:noProof/>
              </w:rPr>
              <w:t>Introduction</w:t>
            </w:r>
            <w:r>
              <w:rPr>
                <w:noProof/>
                <w:webHidden/>
              </w:rPr>
              <w:tab/>
            </w:r>
            <w:r>
              <w:rPr>
                <w:noProof/>
                <w:webHidden/>
              </w:rPr>
              <w:fldChar w:fldCharType="begin"/>
            </w:r>
            <w:r>
              <w:rPr>
                <w:noProof/>
                <w:webHidden/>
              </w:rPr>
              <w:instrText xml:space="preserve"> PAGEREF _Toc167188268 \h </w:instrText>
            </w:r>
            <w:r>
              <w:rPr>
                <w:noProof/>
                <w:webHidden/>
              </w:rPr>
            </w:r>
            <w:r>
              <w:rPr>
                <w:noProof/>
                <w:webHidden/>
              </w:rPr>
              <w:fldChar w:fldCharType="separate"/>
            </w:r>
            <w:r w:rsidR="00051BA9">
              <w:rPr>
                <w:noProof/>
                <w:webHidden/>
              </w:rPr>
              <w:t>7</w:t>
            </w:r>
            <w:r>
              <w:rPr>
                <w:noProof/>
                <w:webHidden/>
              </w:rPr>
              <w:fldChar w:fldCharType="end"/>
            </w:r>
          </w:hyperlink>
        </w:p>
        <w:p w14:paraId="785E8DC7" w14:textId="52D9F16E" w:rsidR="00455C71" w:rsidRDefault="00455C71">
          <w:pPr>
            <w:pStyle w:val="TOC2"/>
            <w:tabs>
              <w:tab w:val="left" w:pos="960"/>
              <w:tab w:val="right" w:leader="dot" w:pos="9350"/>
            </w:tabs>
            <w:rPr>
              <w:rFonts w:asciiTheme="minorHAnsi" w:eastAsiaTheme="minorEastAsia" w:hAnsiTheme="minorHAnsi"/>
              <w:noProof/>
              <w:szCs w:val="24"/>
            </w:rPr>
          </w:pPr>
          <w:hyperlink w:anchor="_Toc167188269" w:history="1">
            <w:r w:rsidRPr="000B0EAD">
              <w:rPr>
                <w:rStyle w:val="Hyperlink"/>
                <w:noProof/>
              </w:rPr>
              <w:t>2.2</w:t>
            </w:r>
            <w:r>
              <w:rPr>
                <w:rFonts w:asciiTheme="minorHAnsi" w:eastAsiaTheme="minorEastAsia" w:hAnsiTheme="minorHAnsi"/>
                <w:noProof/>
                <w:szCs w:val="24"/>
              </w:rPr>
              <w:tab/>
            </w:r>
            <w:r w:rsidRPr="000B0EAD">
              <w:rPr>
                <w:rStyle w:val="Hyperlink"/>
                <w:noProof/>
              </w:rPr>
              <w:t>The design of keyloggers</w:t>
            </w:r>
            <w:r>
              <w:rPr>
                <w:noProof/>
                <w:webHidden/>
              </w:rPr>
              <w:tab/>
            </w:r>
            <w:r>
              <w:rPr>
                <w:noProof/>
                <w:webHidden/>
              </w:rPr>
              <w:fldChar w:fldCharType="begin"/>
            </w:r>
            <w:r>
              <w:rPr>
                <w:noProof/>
                <w:webHidden/>
              </w:rPr>
              <w:instrText xml:space="preserve"> PAGEREF _Toc167188269 \h </w:instrText>
            </w:r>
            <w:r>
              <w:rPr>
                <w:noProof/>
                <w:webHidden/>
              </w:rPr>
            </w:r>
            <w:r>
              <w:rPr>
                <w:noProof/>
                <w:webHidden/>
              </w:rPr>
              <w:fldChar w:fldCharType="separate"/>
            </w:r>
            <w:r w:rsidR="00051BA9">
              <w:rPr>
                <w:noProof/>
                <w:webHidden/>
              </w:rPr>
              <w:t>7</w:t>
            </w:r>
            <w:r>
              <w:rPr>
                <w:noProof/>
                <w:webHidden/>
              </w:rPr>
              <w:fldChar w:fldCharType="end"/>
            </w:r>
          </w:hyperlink>
        </w:p>
        <w:p w14:paraId="5E720D38" w14:textId="166D96C1" w:rsidR="00455C71" w:rsidRDefault="00455C71">
          <w:pPr>
            <w:pStyle w:val="TOC2"/>
            <w:tabs>
              <w:tab w:val="left" w:pos="960"/>
              <w:tab w:val="right" w:leader="dot" w:pos="9350"/>
            </w:tabs>
            <w:rPr>
              <w:rFonts w:asciiTheme="minorHAnsi" w:eastAsiaTheme="minorEastAsia" w:hAnsiTheme="minorHAnsi"/>
              <w:noProof/>
              <w:szCs w:val="24"/>
            </w:rPr>
          </w:pPr>
          <w:hyperlink w:anchor="_Toc167188270" w:history="1">
            <w:r w:rsidRPr="000B0EAD">
              <w:rPr>
                <w:rStyle w:val="Hyperlink"/>
                <w:noProof/>
              </w:rPr>
              <w:t>2.3</w:t>
            </w:r>
            <w:r>
              <w:rPr>
                <w:rFonts w:asciiTheme="minorHAnsi" w:eastAsiaTheme="minorEastAsia" w:hAnsiTheme="minorHAnsi"/>
                <w:noProof/>
                <w:szCs w:val="24"/>
              </w:rPr>
              <w:tab/>
            </w:r>
            <w:r w:rsidRPr="000B0EAD">
              <w:rPr>
                <w:rStyle w:val="Hyperlink"/>
                <w:noProof/>
              </w:rPr>
              <w:t>The development of software keyloggers</w:t>
            </w:r>
            <w:r>
              <w:rPr>
                <w:noProof/>
                <w:webHidden/>
              </w:rPr>
              <w:tab/>
            </w:r>
            <w:r>
              <w:rPr>
                <w:noProof/>
                <w:webHidden/>
              </w:rPr>
              <w:fldChar w:fldCharType="begin"/>
            </w:r>
            <w:r>
              <w:rPr>
                <w:noProof/>
                <w:webHidden/>
              </w:rPr>
              <w:instrText xml:space="preserve"> PAGEREF _Toc167188270 \h </w:instrText>
            </w:r>
            <w:r>
              <w:rPr>
                <w:noProof/>
                <w:webHidden/>
              </w:rPr>
            </w:r>
            <w:r>
              <w:rPr>
                <w:noProof/>
                <w:webHidden/>
              </w:rPr>
              <w:fldChar w:fldCharType="separate"/>
            </w:r>
            <w:r w:rsidR="00051BA9">
              <w:rPr>
                <w:noProof/>
                <w:webHidden/>
              </w:rPr>
              <w:t>8</w:t>
            </w:r>
            <w:r>
              <w:rPr>
                <w:noProof/>
                <w:webHidden/>
              </w:rPr>
              <w:fldChar w:fldCharType="end"/>
            </w:r>
          </w:hyperlink>
        </w:p>
        <w:p w14:paraId="5871F5FC" w14:textId="1645C8C7" w:rsidR="00455C71" w:rsidRDefault="00455C71">
          <w:pPr>
            <w:pStyle w:val="TOC3"/>
            <w:tabs>
              <w:tab w:val="left" w:pos="1440"/>
              <w:tab w:val="right" w:leader="dot" w:pos="9350"/>
            </w:tabs>
            <w:rPr>
              <w:rFonts w:asciiTheme="minorHAnsi" w:eastAsiaTheme="minorEastAsia" w:hAnsiTheme="minorHAnsi"/>
              <w:noProof/>
              <w:szCs w:val="24"/>
            </w:rPr>
          </w:pPr>
          <w:hyperlink w:anchor="_Toc167188271" w:history="1">
            <w:r w:rsidRPr="000B0EAD">
              <w:rPr>
                <w:rStyle w:val="Hyperlink"/>
                <w:noProof/>
              </w:rPr>
              <w:t>2.3.1</w:t>
            </w:r>
            <w:r>
              <w:rPr>
                <w:rFonts w:asciiTheme="minorHAnsi" w:eastAsiaTheme="minorEastAsia" w:hAnsiTheme="minorHAnsi"/>
                <w:noProof/>
                <w:szCs w:val="24"/>
              </w:rPr>
              <w:tab/>
            </w:r>
            <w:r w:rsidRPr="000B0EAD">
              <w:rPr>
                <w:rStyle w:val="Hyperlink"/>
                <w:noProof/>
              </w:rPr>
              <w:t>Windows Keyboard Hook method</w:t>
            </w:r>
            <w:r>
              <w:rPr>
                <w:noProof/>
                <w:webHidden/>
              </w:rPr>
              <w:tab/>
            </w:r>
            <w:r>
              <w:rPr>
                <w:noProof/>
                <w:webHidden/>
              </w:rPr>
              <w:fldChar w:fldCharType="begin"/>
            </w:r>
            <w:r>
              <w:rPr>
                <w:noProof/>
                <w:webHidden/>
              </w:rPr>
              <w:instrText xml:space="preserve"> PAGEREF _Toc167188271 \h </w:instrText>
            </w:r>
            <w:r>
              <w:rPr>
                <w:noProof/>
                <w:webHidden/>
              </w:rPr>
            </w:r>
            <w:r>
              <w:rPr>
                <w:noProof/>
                <w:webHidden/>
              </w:rPr>
              <w:fldChar w:fldCharType="separate"/>
            </w:r>
            <w:r w:rsidR="00051BA9">
              <w:rPr>
                <w:noProof/>
                <w:webHidden/>
              </w:rPr>
              <w:t>8</w:t>
            </w:r>
            <w:r>
              <w:rPr>
                <w:noProof/>
                <w:webHidden/>
              </w:rPr>
              <w:fldChar w:fldCharType="end"/>
            </w:r>
          </w:hyperlink>
        </w:p>
        <w:p w14:paraId="26F699D1" w14:textId="052B34F4" w:rsidR="00455C71" w:rsidRDefault="00455C71">
          <w:pPr>
            <w:pStyle w:val="TOC3"/>
            <w:tabs>
              <w:tab w:val="left" w:pos="1440"/>
              <w:tab w:val="right" w:leader="dot" w:pos="9350"/>
            </w:tabs>
            <w:rPr>
              <w:rFonts w:asciiTheme="minorHAnsi" w:eastAsiaTheme="minorEastAsia" w:hAnsiTheme="minorHAnsi"/>
              <w:noProof/>
              <w:szCs w:val="24"/>
            </w:rPr>
          </w:pPr>
          <w:hyperlink w:anchor="_Toc167188272" w:history="1">
            <w:r w:rsidRPr="000B0EAD">
              <w:rPr>
                <w:rStyle w:val="Hyperlink"/>
                <w:noProof/>
              </w:rPr>
              <w:t>2.3.2</w:t>
            </w:r>
            <w:r>
              <w:rPr>
                <w:rFonts w:asciiTheme="minorHAnsi" w:eastAsiaTheme="minorEastAsia" w:hAnsiTheme="minorHAnsi"/>
                <w:noProof/>
                <w:szCs w:val="24"/>
              </w:rPr>
              <w:tab/>
            </w:r>
            <w:r w:rsidRPr="000B0EAD">
              <w:rPr>
                <w:rStyle w:val="Hyperlink"/>
                <w:noProof/>
              </w:rPr>
              <w:t>Keyboard State Table method</w:t>
            </w:r>
            <w:r>
              <w:rPr>
                <w:noProof/>
                <w:webHidden/>
              </w:rPr>
              <w:tab/>
            </w:r>
            <w:r>
              <w:rPr>
                <w:noProof/>
                <w:webHidden/>
              </w:rPr>
              <w:fldChar w:fldCharType="begin"/>
            </w:r>
            <w:r>
              <w:rPr>
                <w:noProof/>
                <w:webHidden/>
              </w:rPr>
              <w:instrText xml:space="preserve"> PAGEREF _Toc167188272 \h </w:instrText>
            </w:r>
            <w:r>
              <w:rPr>
                <w:noProof/>
                <w:webHidden/>
              </w:rPr>
            </w:r>
            <w:r>
              <w:rPr>
                <w:noProof/>
                <w:webHidden/>
              </w:rPr>
              <w:fldChar w:fldCharType="separate"/>
            </w:r>
            <w:r w:rsidR="00051BA9">
              <w:rPr>
                <w:noProof/>
                <w:webHidden/>
              </w:rPr>
              <w:t>9</w:t>
            </w:r>
            <w:r>
              <w:rPr>
                <w:noProof/>
                <w:webHidden/>
              </w:rPr>
              <w:fldChar w:fldCharType="end"/>
            </w:r>
          </w:hyperlink>
        </w:p>
        <w:p w14:paraId="5D77B586" w14:textId="0E39233C" w:rsidR="00455C71" w:rsidRDefault="00455C71">
          <w:pPr>
            <w:pStyle w:val="TOC3"/>
            <w:tabs>
              <w:tab w:val="left" w:pos="1440"/>
              <w:tab w:val="right" w:leader="dot" w:pos="9350"/>
            </w:tabs>
            <w:rPr>
              <w:rFonts w:asciiTheme="minorHAnsi" w:eastAsiaTheme="minorEastAsia" w:hAnsiTheme="minorHAnsi"/>
              <w:noProof/>
              <w:szCs w:val="24"/>
            </w:rPr>
          </w:pPr>
          <w:hyperlink w:anchor="_Toc167188273" w:history="1">
            <w:r w:rsidRPr="000B0EAD">
              <w:rPr>
                <w:rStyle w:val="Hyperlink"/>
                <w:noProof/>
              </w:rPr>
              <w:t>2.3.3</w:t>
            </w:r>
            <w:r>
              <w:rPr>
                <w:rFonts w:asciiTheme="minorHAnsi" w:eastAsiaTheme="minorEastAsia" w:hAnsiTheme="minorHAnsi"/>
                <w:noProof/>
                <w:szCs w:val="24"/>
              </w:rPr>
              <w:tab/>
            </w:r>
            <w:r w:rsidRPr="000B0EAD">
              <w:rPr>
                <w:rStyle w:val="Hyperlink"/>
                <w:noProof/>
              </w:rPr>
              <w:t>Kernel-Based Keyboard Filter Driver method</w:t>
            </w:r>
            <w:r>
              <w:rPr>
                <w:noProof/>
                <w:webHidden/>
              </w:rPr>
              <w:tab/>
            </w:r>
            <w:r>
              <w:rPr>
                <w:noProof/>
                <w:webHidden/>
              </w:rPr>
              <w:fldChar w:fldCharType="begin"/>
            </w:r>
            <w:r>
              <w:rPr>
                <w:noProof/>
                <w:webHidden/>
              </w:rPr>
              <w:instrText xml:space="preserve"> PAGEREF _Toc167188273 \h </w:instrText>
            </w:r>
            <w:r>
              <w:rPr>
                <w:noProof/>
                <w:webHidden/>
              </w:rPr>
            </w:r>
            <w:r>
              <w:rPr>
                <w:noProof/>
                <w:webHidden/>
              </w:rPr>
              <w:fldChar w:fldCharType="separate"/>
            </w:r>
            <w:r w:rsidR="00051BA9">
              <w:rPr>
                <w:noProof/>
                <w:webHidden/>
              </w:rPr>
              <w:t>10</w:t>
            </w:r>
            <w:r>
              <w:rPr>
                <w:noProof/>
                <w:webHidden/>
              </w:rPr>
              <w:fldChar w:fldCharType="end"/>
            </w:r>
          </w:hyperlink>
        </w:p>
        <w:p w14:paraId="547BC446" w14:textId="227625A5" w:rsidR="00455C71" w:rsidRDefault="00455C71">
          <w:pPr>
            <w:pStyle w:val="TOC2"/>
            <w:tabs>
              <w:tab w:val="left" w:pos="960"/>
              <w:tab w:val="right" w:leader="dot" w:pos="9350"/>
            </w:tabs>
            <w:rPr>
              <w:rFonts w:asciiTheme="minorHAnsi" w:eastAsiaTheme="minorEastAsia" w:hAnsiTheme="minorHAnsi"/>
              <w:noProof/>
              <w:szCs w:val="24"/>
            </w:rPr>
          </w:pPr>
          <w:hyperlink w:anchor="_Toc167188274" w:history="1">
            <w:r w:rsidRPr="000B0EAD">
              <w:rPr>
                <w:rStyle w:val="Hyperlink"/>
                <w:noProof/>
              </w:rPr>
              <w:t>2.4</w:t>
            </w:r>
            <w:r>
              <w:rPr>
                <w:rFonts w:asciiTheme="minorHAnsi" w:eastAsiaTheme="minorEastAsia" w:hAnsiTheme="minorHAnsi"/>
                <w:noProof/>
                <w:szCs w:val="24"/>
              </w:rPr>
              <w:tab/>
            </w:r>
            <w:r w:rsidRPr="000B0EAD">
              <w:rPr>
                <w:rStyle w:val="Hyperlink"/>
                <w:noProof/>
              </w:rPr>
              <w:t>The evaluation of keyloggers’ functionalities and threat spectrum</w:t>
            </w:r>
            <w:r>
              <w:rPr>
                <w:noProof/>
                <w:webHidden/>
              </w:rPr>
              <w:tab/>
            </w:r>
            <w:r>
              <w:rPr>
                <w:noProof/>
                <w:webHidden/>
              </w:rPr>
              <w:fldChar w:fldCharType="begin"/>
            </w:r>
            <w:r>
              <w:rPr>
                <w:noProof/>
                <w:webHidden/>
              </w:rPr>
              <w:instrText xml:space="preserve"> PAGEREF _Toc167188274 \h </w:instrText>
            </w:r>
            <w:r>
              <w:rPr>
                <w:noProof/>
                <w:webHidden/>
              </w:rPr>
            </w:r>
            <w:r>
              <w:rPr>
                <w:noProof/>
                <w:webHidden/>
              </w:rPr>
              <w:fldChar w:fldCharType="separate"/>
            </w:r>
            <w:r w:rsidR="00051BA9">
              <w:rPr>
                <w:noProof/>
                <w:webHidden/>
              </w:rPr>
              <w:t>10</w:t>
            </w:r>
            <w:r>
              <w:rPr>
                <w:noProof/>
                <w:webHidden/>
              </w:rPr>
              <w:fldChar w:fldCharType="end"/>
            </w:r>
          </w:hyperlink>
        </w:p>
        <w:p w14:paraId="2B258F2B" w14:textId="6BC34057" w:rsidR="00455C71" w:rsidRDefault="00455C71">
          <w:pPr>
            <w:pStyle w:val="TOC2"/>
            <w:tabs>
              <w:tab w:val="left" w:pos="960"/>
              <w:tab w:val="right" w:leader="dot" w:pos="9350"/>
            </w:tabs>
            <w:rPr>
              <w:rFonts w:asciiTheme="minorHAnsi" w:eastAsiaTheme="minorEastAsia" w:hAnsiTheme="minorHAnsi"/>
              <w:noProof/>
              <w:szCs w:val="24"/>
            </w:rPr>
          </w:pPr>
          <w:hyperlink w:anchor="_Toc167188275" w:history="1">
            <w:r w:rsidRPr="000B0EAD">
              <w:rPr>
                <w:rStyle w:val="Hyperlink"/>
                <w:noProof/>
              </w:rPr>
              <w:t>2.5</w:t>
            </w:r>
            <w:r>
              <w:rPr>
                <w:rFonts w:asciiTheme="minorHAnsi" w:eastAsiaTheme="minorEastAsia" w:hAnsiTheme="minorHAnsi"/>
                <w:noProof/>
                <w:szCs w:val="24"/>
              </w:rPr>
              <w:tab/>
            </w:r>
            <w:r w:rsidRPr="000B0EAD">
              <w:rPr>
                <w:rStyle w:val="Hyperlink"/>
                <w:noProof/>
              </w:rPr>
              <w:t>The development of simple detection mechanisms for keyloggers</w:t>
            </w:r>
            <w:r>
              <w:rPr>
                <w:noProof/>
                <w:webHidden/>
              </w:rPr>
              <w:tab/>
            </w:r>
            <w:r>
              <w:rPr>
                <w:noProof/>
                <w:webHidden/>
              </w:rPr>
              <w:fldChar w:fldCharType="begin"/>
            </w:r>
            <w:r>
              <w:rPr>
                <w:noProof/>
                <w:webHidden/>
              </w:rPr>
              <w:instrText xml:space="preserve"> PAGEREF _Toc167188275 \h </w:instrText>
            </w:r>
            <w:r>
              <w:rPr>
                <w:noProof/>
                <w:webHidden/>
              </w:rPr>
            </w:r>
            <w:r>
              <w:rPr>
                <w:noProof/>
                <w:webHidden/>
              </w:rPr>
              <w:fldChar w:fldCharType="separate"/>
            </w:r>
            <w:r w:rsidR="00051BA9">
              <w:rPr>
                <w:noProof/>
                <w:webHidden/>
              </w:rPr>
              <w:t>11</w:t>
            </w:r>
            <w:r>
              <w:rPr>
                <w:noProof/>
                <w:webHidden/>
              </w:rPr>
              <w:fldChar w:fldCharType="end"/>
            </w:r>
          </w:hyperlink>
        </w:p>
        <w:p w14:paraId="5AF22103" w14:textId="4F262E54" w:rsidR="00455C71" w:rsidRDefault="00455C71">
          <w:pPr>
            <w:pStyle w:val="TOC3"/>
            <w:tabs>
              <w:tab w:val="left" w:pos="1440"/>
              <w:tab w:val="right" w:leader="dot" w:pos="9350"/>
            </w:tabs>
            <w:rPr>
              <w:rFonts w:asciiTheme="minorHAnsi" w:eastAsiaTheme="minorEastAsia" w:hAnsiTheme="minorHAnsi"/>
              <w:noProof/>
              <w:szCs w:val="24"/>
            </w:rPr>
          </w:pPr>
          <w:hyperlink w:anchor="_Toc167188276" w:history="1">
            <w:r w:rsidRPr="000B0EAD">
              <w:rPr>
                <w:rStyle w:val="Hyperlink"/>
                <w:noProof/>
              </w:rPr>
              <w:t>2.5.1</w:t>
            </w:r>
            <w:r>
              <w:rPr>
                <w:rFonts w:asciiTheme="minorHAnsi" w:eastAsiaTheme="minorEastAsia" w:hAnsiTheme="minorHAnsi"/>
                <w:noProof/>
                <w:szCs w:val="24"/>
              </w:rPr>
              <w:tab/>
            </w:r>
            <w:r w:rsidRPr="000B0EAD">
              <w:rPr>
                <w:rStyle w:val="Hyperlink"/>
                <w:noProof/>
              </w:rPr>
              <w:t>Signature-Based Detectors</w:t>
            </w:r>
            <w:r>
              <w:rPr>
                <w:noProof/>
                <w:webHidden/>
              </w:rPr>
              <w:tab/>
            </w:r>
            <w:r>
              <w:rPr>
                <w:noProof/>
                <w:webHidden/>
              </w:rPr>
              <w:fldChar w:fldCharType="begin"/>
            </w:r>
            <w:r>
              <w:rPr>
                <w:noProof/>
                <w:webHidden/>
              </w:rPr>
              <w:instrText xml:space="preserve"> PAGEREF _Toc167188276 \h </w:instrText>
            </w:r>
            <w:r>
              <w:rPr>
                <w:noProof/>
                <w:webHidden/>
              </w:rPr>
            </w:r>
            <w:r>
              <w:rPr>
                <w:noProof/>
                <w:webHidden/>
              </w:rPr>
              <w:fldChar w:fldCharType="separate"/>
            </w:r>
            <w:r w:rsidR="00051BA9">
              <w:rPr>
                <w:noProof/>
                <w:webHidden/>
              </w:rPr>
              <w:t>11</w:t>
            </w:r>
            <w:r>
              <w:rPr>
                <w:noProof/>
                <w:webHidden/>
              </w:rPr>
              <w:fldChar w:fldCharType="end"/>
            </w:r>
          </w:hyperlink>
        </w:p>
        <w:p w14:paraId="15E9595E" w14:textId="61B4598C" w:rsidR="00455C71" w:rsidRDefault="00455C71">
          <w:pPr>
            <w:pStyle w:val="TOC3"/>
            <w:tabs>
              <w:tab w:val="left" w:pos="1440"/>
              <w:tab w:val="right" w:leader="dot" w:pos="9350"/>
            </w:tabs>
            <w:rPr>
              <w:rFonts w:asciiTheme="minorHAnsi" w:eastAsiaTheme="minorEastAsia" w:hAnsiTheme="minorHAnsi"/>
              <w:noProof/>
              <w:szCs w:val="24"/>
            </w:rPr>
          </w:pPr>
          <w:hyperlink w:anchor="_Toc167188277" w:history="1">
            <w:r w:rsidRPr="000B0EAD">
              <w:rPr>
                <w:rStyle w:val="Hyperlink"/>
                <w:noProof/>
              </w:rPr>
              <w:t>2.5.2</w:t>
            </w:r>
            <w:r>
              <w:rPr>
                <w:rFonts w:asciiTheme="minorHAnsi" w:eastAsiaTheme="minorEastAsia" w:hAnsiTheme="minorHAnsi"/>
                <w:noProof/>
                <w:szCs w:val="24"/>
              </w:rPr>
              <w:tab/>
            </w:r>
            <w:r w:rsidRPr="000B0EAD">
              <w:rPr>
                <w:rStyle w:val="Hyperlink"/>
                <w:noProof/>
              </w:rPr>
              <w:t>Behavioural-Based Detectors</w:t>
            </w:r>
            <w:r>
              <w:rPr>
                <w:noProof/>
                <w:webHidden/>
              </w:rPr>
              <w:tab/>
            </w:r>
            <w:r>
              <w:rPr>
                <w:noProof/>
                <w:webHidden/>
              </w:rPr>
              <w:fldChar w:fldCharType="begin"/>
            </w:r>
            <w:r>
              <w:rPr>
                <w:noProof/>
                <w:webHidden/>
              </w:rPr>
              <w:instrText xml:space="preserve"> PAGEREF _Toc167188277 \h </w:instrText>
            </w:r>
            <w:r>
              <w:rPr>
                <w:noProof/>
                <w:webHidden/>
              </w:rPr>
            </w:r>
            <w:r>
              <w:rPr>
                <w:noProof/>
                <w:webHidden/>
              </w:rPr>
              <w:fldChar w:fldCharType="separate"/>
            </w:r>
            <w:r w:rsidR="00051BA9">
              <w:rPr>
                <w:noProof/>
                <w:webHidden/>
              </w:rPr>
              <w:t>12</w:t>
            </w:r>
            <w:r>
              <w:rPr>
                <w:noProof/>
                <w:webHidden/>
              </w:rPr>
              <w:fldChar w:fldCharType="end"/>
            </w:r>
          </w:hyperlink>
        </w:p>
        <w:p w14:paraId="3416267E" w14:textId="414C51C6" w:rsidR="00455C71" w:rsidRDefault="00455C71">
          <w:pPr>
            <w:pStyle w:val="TOC2"/>
            <w:tabs>
              <w:tab w:val="left" w:pos="960"/>
              <w:tab w:val="right" w:leader="dot" w:pos="9350"/>
            </w:tabs>
            <w:rPr>
              <w:rFonts w:asciiTheme="minorHAnsi" w:eastAsiaTheme="minorEastAsia" w:hAnsiTheme="minorHAnsi"/>
              <w:noProof/>
              <w:szCs w:val="24"/>
            </w:rPr>
          </w:pPr>
          <w:hyperlink w:anchor="_Toc167188278" w:history="1">
            <w:r w:rsidRPr="000B0EAD">
              <w:rPr>
                <w:rStyle w:val="Hyperlink"/>
                <w:noProof/>
              </w:rPr>
              <w:t>2.6</w:t>
            </w:r>
            <w:r>
              <w:rPr>
                <w:rFonts w:asciiTheme="minorHAnsi" w:eastAsiaTheme="minorEastAsia" w:hAnsiTheme="minorHAnsi"/>
                <w:noProof/>
                <w:szCs w:val="24"/>
              </w:rPr>
              <w:tab/>
            </w:r>
            <w:r w:rsidRPr="000B0EAD">
              <w:rPr>
                <w:rStyle w:val="Hyperlink"/>
                <w:noProof/>
              </w:rPr>
              <w:t>Related works</w:t>
            </w:r>
            <w:r>
              <w:rPr>
                <w:noProof/>
                <w:webHidden/>
              </w:rPr>
              <w:tab/>
            </w:r>
            <w:r>
              <w:rPr>
                <w:noProof/>
                <w:webHidden/>
              </w:rPr>
              <w:fldChar w:fldCharType="begin"/>
            </w:r>
            <w:r>
              <w:rPr>
                <w:noProof/>
                <w:webHidden/>
              </w:rPr>
              <w:instrText xml:space="preserve"> PAGEREF _Toc167188278 \h </w:instrText>
            </w:r>
            <w:r>
              <w:rPr>
                <w:noProof/>
                <w:webHidden/>
              </w:rPr>
            </w:r>
            <w:r>
              <w:rPr>
                <w:noProof/>
                <w:webHidden/>
              </w:rPr>
              <w:fldChar w:fldCharType="separate"/>
            </w:r>
            <w:r w:rsidR="00051BA9">
              <w:rPr>
                <w:noProof/>
                <w:webHidden/>
              </w:rPr>
              <w:t>12</w:t>
            </w:r>
            <w:r>
              <w:rPr>
                <w:noProof/>
                <w:webHidden/>
              </w:rPr>
              <w:fldChar w:fldCharType="end"/>
            </w:r>
          </w:hyperlink>
        </w:p>
        <w:p w14:paraId="50CF8438" w14:textId="55BCD99B" w:rsidR="00455C71" w:rsidRDefault="00455C71">
          <w:pPr>
            <w:pStyle w:val="TOC3"/>
            <w:tabs>
              <w:tab w:val="left" w:pos="1440"/>
              <w:tab w:val="right" w:leader="dot" w:pos="9350"/>
            </w:tabs>
            <w:rPr>
              <w:rFonts w:asciiTheme="minorHAnsi" w:eastAsiaTheme="minorEastAsia" w:hAnsiTheme="minorHAnsi"/>
              <w:noProof/>
              <w:szCs w:val="24"/>
            </w:rPr>
          </w:pPr>
          <w:hyperlink w:anchor="_Toc167188279" w:history="1">
            <w:r w:rsidRPr="000B0EAD">
              <w:rPr>
                <w:rStyle w:val="Hyperlink"/>
                <w:noProof/>
              </w:rPr>
              <w:t>2.6.1</w:t>
            </w:r>
            <w:r>
              <w:rPr>
                <w:rFonts w:asciiTheme="minorHAnsi" w:eastAsiaTheme="minorEastAsia" w:hAnsiTheme="minorHAnsi"/>
                <w:noProof/>
                <w:szCs w:val="24"/>
              </w:rPr>
              <w:tab/>
            </w:r>
            <w:r w:rsidRPr="000B0EAD">
              <w:rPr>
                <w:rStyle w:val="Hyperlink"/>
                <w:noProof/>
                <w:shd w:val="clear" w:color="auto" w:fill="FFFFFF"/>
              </w:rPr>
              <w:t xml:space="preserve">Case 1: Design, Analysis and Implementation of an Advanced Keylogger to Defend Cyber Threats </w:t>
            </w:r>
            <w:r w:rsidRPr="000B0EAD">
              <w:rPr>
                <w:rStyle w:val="Hyperlink"/>
                <w:noProof/>
              </w:rPr>
              <w:t>(Bejo et al., 2023)</w:t>
            </w:r>
            <w:r>
              <w:rPr>
                <w:noProof/>
                <w:webHidden/>
              </w:rPr>
              <w:tab/>
            </w:r>
            <w:r>
              <w:rPr>
                <w:noProof/>
                <w:webHidden/>
              </w:rPr>
              <w:fldChar w:fldCharType="begin"/>
            </w:r>
            <w:r>
              <w:rPr>
                <w:noProof/>
                <w:webHidden/>
              </w:rPr>
              <w:instrText xml:space="preserve"> PAGEREF _Toc167188279 \h </w:instrText>
            </w:r>
            <w:r>
              <w:rPr>
                <w:noProof/>
                <w:webHidden/>
              </w:rPr>
            </w:r>
            <w:r>
              <w:rPr>
                <w:noProof/>
                <w:webHidden/>
              </w:rPr>
              <w:fldChar w:fldCharType="separate"/>
            </w:r>
            <w:r w:rsidR="00051BA9">
              <w:rPr>
                <w:noProof/>
                <w:webHidden/>
              </w:rPr>
              <w:t>12</w:t>
            </w:r>
            <w:r>
              <w:rPr>
                <w:noProof/>
                <w:webHidden/>
              </w:rPr>
              <w:fldChar w:fldCharType="end"/>
            </w:r>
          </w:hyperlink>
        </w:p>
        <w:p w14:paraId="44102705" w14:textId="7A5E5D68" w:rsidR="00455C71" w:rsidRDefault="00455C71">
          <w:pPr>
            <w:pStyle w:val="TOC3"/>
            <w:tabs>
              <w:tab w:val="left" w:pos="1440"/>
              <w:tab w:val="right" w:leader="dot" w:pos="9350"/>
            </w:tabs>
            <w:rPr>
              <w:rFonts w:asciiTheme="minorHAnsi" w:eastAsiaTheme="minorEastAsia" w:hAnsiTheme="minorHAnsi"/>
              <w:noProof/>
              <w:szCs w:val="24"/>
            </w:rPr>
          </w:pPr>
          <w:hyperlink w:anchor="_Toc167188280" w:history="1">
            <w:r w:rsidRPr="000B0EAD">
              <w:rPr>
                <w:rStyle w:val="Hyperlink"/>
                <w:noProof/>
              </w:rPr>
              <w:t>2.6.2</w:t>
            </w:r>
            <w:r>
              <w:rPr>
                <w:rFonts w:asciiTheme="minorHAnsi" w:eastAsiaTheme="minorEastAsia" w:hAnsiTheme="minorHAnsi"/>
                <w:noProof/>
                <w:szCs w:val="24"/>
              </w:rPr>
              <w:tab/>
            </w:r>
            <w:r w:rsidRPr="000B0EAD">
              <w:rPr>
                <w:rStyle w:val="Hyperlink"/>
                <w:noProof/>
              </w:rPr>
              <w:t>Case 2: Enhancing Digital Security with the Advanced Keylogger Project (Kapare et al., 2024)</w:t>
            </w:r>
            <w:r>
              <w:rPr>
                <w:noProof/>
                <w:webHidden/>
              </w:rPr>
              <w:tab/>
            </w:r>
            <w:r>
              <w:rPr>
                <w:noProof/>
                <w:webHidden/>
              </w:rPr>
              <w:fldChar w:fldCharType="begin"/>
            </w:r>
            <w:r>
              <w:rPr>
                <w:noProof/>
                <w:webHidden/>
              </w:rPr>
              <w:instrText xml:space="preserve"> PAGEREF _Toc167188280 \h </w:instrText>
            </w:r>
            <w:r>
              <w:rPr>
                <w:noProof/>
                <w:webHidden/>
              </w:rPr>
            </w:r>
            <w:r>
              <w:rPr>
                <w:noProof/>
                <w:webHidden/>
              </w:rPr>
              <w:fldChar w:fldCharType="separate"/>
            </w:r>
            <w:r w:rsidR="00051BA9">
              <w:rPr>
                <w:noProof/>
                <w:webHidden/>
              </w:rPr>
              <w:t>13</w:t>
            </w:r>
            <w:r>
              <w:rPr>
                <w:noProof/>
                <w:webHidden/>
              </w:rPr>
              <w:fldChar w:fldCharType="end"/>
            </w:r>
          </w:hyperlink>
        </w:p>
        <w:p w14:paraId="3AB5BA04" w14:textId="55B1CD03" w:rsidR="00455C71" w:rsidRDefault="00455C71">
          <w:pPr>
            <w:pStyle w:val="TOC3"/>
            <w:tabs>
              <w:tab w:val="left" w:pos="1440"/>
              <w:tab w:val="right" w:leader="dot" w:pos="9350"/>
            </w:tabs>
            <w:rPr>
              <w:rFonts w:asciiTheme="minorHAnsi" w:eastAsiaTheme="minorEastAsia" w:hAnsiTheme="minorHAnsi"/>
              <w:noProof/>
              <w:szCs w:val="24"/>
            </w:rPr>
          </w:pPr>
          <w:hyperlink w:anchor="_Toc167188281" w:history="1">
            <w:r w:rsidRPr="000B0EAD">
              <w:rPr>
                <w:rStyle w:val="Hyperlink"/>
                <w:noProof/>
              </w:rPr>
              <w:t>2.6.3</w:t>
            </w:r>
            <w:r>
              <w:rPr>
                <w:rFonts w:asciiTheme="minorHAnsi" w:eastAsiaTheme="minorEastAsia" w:hAnsiTheme="minorHAnsi"/>
                <w:noProof/>
                <w:szCs w:val="24"/>
              </w:rPr>
              <w:tab/>
            </w:r>
            <w:r w:rsidRPr="000B0EAD">
              <w:rPr>
                <w:rStyle w:val="Hyperlink"/>
                <w:noProof/>
              </w:rPr>
              <w:t>Case 3: Developing Advanced Software Keylogger using Python and Creating Awareness of their Functionalities (Joy et al., 2023)</w:t>
            </w:r>
            <w:r>
              <w:rPr>
                <w:noProof/>
                <w:webHidden/>
              </w:rPr>
              <w:tab/>
            </w:r>
            <w:r>
              <w:rPr>
                <w:noProof/>
                <w:webHidden/>
              </w:rPr>
              <w:fldChar w:fldCharType="begin"/>
            </w:r>
            <w:r>
              <w:rPr>
                <w:noProof/>
                <w:webHidden/>
              </w:rPr>
              <w:instrText xml:space="preserve"> PAGEREF _Toc167188281 \h </w:instrText>
            </w:r>
            <w:r>
              <w:rPr>
                <w:noProof/>
                <w:webHidden/>
              </w:rPr>
            </w:r>
            <w:r>
              <w:rPr>
                <w:noProof/>
                <w:webHidden/>
              </w:rPr>
              <w:fldChar w:fldCharType="separate"/>
            </w:r>
            <w:r w:rsidR="00051BA9">
              <w:rPr>
                <w:noProof/>
                <w:webHidden/>
              </w:rPr>
              <w:t>13</w:t>
            </w:r>
            <w:r>
              <w:rPr>
                <w:noProof/>
                <w:webHidden/>
              </w:rPr>
              <w:fldChar w:fldCharType="end"/>
            </w:r>
          </w:hyperlink>
        </w:p>
        <w:p w14:paraId="68AE0511" w14:textId="6AB590CF" w:rsidR="00455C71" w:rsidRDefault="00455C71">
          <w:pPr>
            <w:pStyle w:val="TOC2"/>
            <w:tabs>
              <w:tab w:val="left" w:pos="960"/>
              <w:tab w:val="right" w:leader="dot" w:pos="9350"/>
            </w:tabs>
            <w:rPr>
              <w:rFonts w:asciiTheme="minorHAnsi" w:eastAsiaTheme="minorEastAsia" w:hAnsiTheme="minorHAnsi"/>
              <w:noProof/>
              <w:szCs w:val="24"/>
            </w:rPr>
          </w:pPr>
          <w:hyperlink w:anchor="_Toc167188282" w:history="1">
            <w:r w:rsidRPr="000B0EAD">
              <w:rPr>
                <w:rStyle w:val="Hyperlink"/>
                <w:noProof/>
              </w:rPr>
              <w:t>2.7</w:t>
            </w:r>
            <w:r>
              <w:rPr>
                <w:rFonts w:asciiTheme="minorHAnsi" w:eastAsiaTheme="minorEastAsia" w:hAnsiTheme="minorHAnsi"/>
                <w:noProof/>
                <w:szCs w:val="24"/>
              </w:rPr>
              <w:tab/>
            </w:r>
            <w:r w:rsidRPr="000B0EAD">
              <w:rPr>
                <w:rStyle w:val="Hyperlink"/>
                <w:noProof/>
              </w:rPr>
              <w:t>Gaps in related works</w:t>
            </w:r>
            <w:r>
              <w:rPr>
                <w:noProof/>
                <w:webHidden/>
              </w:rPr>
              <w:tab/>
            </w:r>
            <w:r>
              <w:rPr>
                <w:noProof/>
                <w:webHidden/>
              </w:rPr>
              <w:fldChar w:fldCharType="begin"/>
            </w:r>
            <w:r>
              <w:rPr>
                <w:noProof/>
                <w:webHidden/>
              </w:rPr>
              <w:instrText xml:space="preserve"> PAGEREF _Toc167188282 \h </w:instrText>
            </w:r>
            <w:r>
              <w:rPr>
                <w:noProof/>
                <w:webHidden/>
              </w:rPr>
            </w:r>
            <w:r>
              <w:rPr>
                <w:noProof/>
                <w:webHidden/>
              </w:rPr>
              <w:fldChar w:fldCharType="separate"/>
            </w:r>
            <w:r w:rsidR="00051BA9">
              <w:rPr>
                <w:noProof/>
                <w:webHidden/>
              </w:rPr>
              <w:t>14</w:t>
            </w:r>
            <w:r>
              <w:rPr>
                <w:noProof/>
                <w:webHidden/>
              </w:rPr>
              <w:fldChar w:fldCharType="end"/>
            </w:r>
          </w:hyperlink>
        </w:p>
        <w:p w14:paraId="7705404E" w14:textId="439FA5A8" w:rsidR="00455C71" w:rsidRDefault="00455C71">
          <w:pPr>
            <w:pStyle w:val="TOC2"/>
            <w:tabs>
              <w:tab w:val="left" w:pos="960"/>
              <w:tab w:val="right" w:leader="dot" w:pos="9350"/>
            </w:tabs>
            <w:rPr>
              <w:rFonts w:asciiTheme="minorHAnsi" w:eastAsiaTheme="minorEastAsia" w:hAnsiTheme="minorHAnsi"/>
              <w:noProof/>
              <w:szCs w:val="24"/>
            </w:rPr>
          </w:pPr>
          <w:hyperlink w:anchor="_Toc167188283" w:history="1">
            <w:r w:rsidRPr="000B0EAD">
              <w:rPr>
                <w:rStyle w:val="Hyperlink"/>
                <w:noProof/>
              </w:rPr>
              <w:t>2.8</w:t>
            </w:r>
            <w:r>
              <w:rPr>
                <w:rFonts w:asciiTheme="minorHAnsi" w:eastAsiaTheme="minorEastAsia" w:hAnsiTheme="minorHAnsi"/>
                <w:noProof/>
                <w:szCs w:val="24"/>
              </w:rPr>
              <w:tab/>
            </w:r>
            <w:r w:rsidRPr="000B0EAD">
              <w:rPr>
                <w:rStyle w:val="Hyperlink"/>
                <w:noProof/>
              </w:rPr>
              <w:t>Conceptual Framework</w:t>
            </w:r>
            <w:r>
              <w:rPr>
                <w:noProof/>
                <w:webHidden/>
              </w:rPr>
              <w:tab/>
            </w:r>
            <w:r>
              <w:rPr>
                <w:noProof/>
                <w:webHidden/>
              </w:rPr>
              <w:fldChar w:fldCharType="begin"/>
            </w:r>
            <w:r>
              <w:rPr>
                <w:noProof/>
                <w:webHidden/>
              </w:rPr>
              <w:instrText xml:space="preserve"> PAGEREF _Toc167188283 \h </w:instrText>
            </w:r>
            <w:r>
              <w:rPr>
                <w:noProof/>
                <w:webHidden/>
              </w:rPr>
            </w:r>
            <w:r>
              <w:rPr>
                <w:noProof/>
                <w:webHidden/>
              </w:rPr>
              <w:fldChar w:fldCharType="separate"/>
            </w:r>
            <w:r w:rsidR="00051BA9">
              <w:rPr>
                <w:noProof/>
                <w:webHidden/>
              </w:rPr>
              <w:t>14</w:t>
            </w:r>
            <w:r>
              <w:rPr>
                <w:noProof/>
                <w:webHidden/>
              </w:rPr>
              <w:fldChar w:fldCharType="end"/>
            </w:r>
          </w:hyperlink>
        </w:p>
        <w:p w14:paraId="1F80D617" w14:textId="2A5736DA" w:rsidR="00455C71" w:rsidRDefault="00455C71">
          <w:pPr>
            <w:pStyle w:val="TOC1"/>
            <w:tabs>
              <w:tab w:val="left" w:pos="1440"/>
              <w:tab w:val="right" w:leader="dot" w:pos="9350"/>
            </w:tabs>
            <w:rPr>
              <w:rFonts w:asciiTheme="minorHAnsi" w:eastAsiaTheme="minorEastAsia" w:hAnsiTheme="minorHAnsi"/>
              <w:noProof/>
              <w:szCs w:val="24"/>
            </w:rPr>
          </w:pPr>
          <w:hyperlink w:anchor="_Toc167188284" w:history="1">
            <w:r w:rsidRPr="000B0EAD">
              <w:rPr>
                <w:rStyle w:val="Hyperlink"/>
                <w:noProof/>
              </w:rPr>
              <w:t>Chapter 3:</w:t>
            </w:r>
            <w:r>
              <w:rPr>
                <w:rFonts w:asciiTheme="minorHAnsi" w:eastAsiaTheme="minorEastAsia" w:hAnsiTheme="minorHAnsi"/>
                <w:noProof/>
                <w:szCs w:val="24"/>
              </w:rPr>
              <w:tab/>
            </w:r>
            <w:r w:rsidRPr="000B0EAD">
              <w:rPr>
                <w:rStyle w:val="Hyperlink"/>
                <w:noProof/>
              </w:rPr>
              <w:t>Methodology</w:t>
            </w:r>
            <w:r>
              <w:rPr>
                <w:noProof/>
                <w:webHidden/>
              </w:rPr>
              <w:tab/>
            </w:r>
            <w:r>
              <w:rPr>
                <w:noProof/>
                <w:webHidden/>
              </w:rPr>
              <w:fldChar w:fldCharType="begin"/>
            </w:r>
            <w:r>
              <w:rPr>
                <w:noProof/>
                <w:webHidden/>
              </w:rPr>
              <w:instrText xml:space="preserve"> PAGEREF _Toc167188284 \h </w:instrText>
            </w:r>
            <w:r>
              <w:rPr>
                <w:noProof/>
                <w:webHidden/>
              </w:rPr>
            </w:r>
            <w:r>
              <w:rPr>
                <w:noProof/>
                <w:webHidden/>
              </w:rPr>
              <w:fldChar w:fldCharType="separate"/>
            </w:r>
            <w:r w:rsidR="00051BA9">
              <w:rPr>
                <w:noProof/>
                <w:webHidden/>
              </w:rPr>
              <w:t>16</w:t>
            </w:r>
            <w:r>
              <w:rPr>
                <w:noProof/>
                <w:webHidden/>
              </w:rPr>
              <w:fldChar w:fldCharType="end"/>
            </w:r>
          </w:hyperlink>
        </w:p>
        <w:p w14:paraId="2CA1FD9C" w14:textId="26F7CA17" w:rsidR="00455C71" w:rsidRDefault="00455C71">
          <w:pPr>
            <w:pStyle w:val="TOC2"/>
            <w:tabs>
              <w:tab w:val="left" w:pos="960"/>
              <w:tab w:val="right" w:leader="dot" w:pos="9350"/>
            </w:tabs>
            <w:rPr>
              <w:rFonts w:asciiTheme="minorHAnsi" w:eastAsiaTheme="minorEastAsia" w:hAnsiTheme="minorHAnsi"/>
              <w:noProof/>
              <w:szCs w:val="24"/>
            </w:rPr>
          </w:pPr>
          <w:hyperlink w:anchor="_Toc167188285" w:history="1">
            <w:r w:rsidRPr="000B0EAD">
              <w:rPr>
                <w:rStyle w:val="Hyperlink"/>
                <w:noProof/>
              </w:rPr>
              <w:t>3.1</w:t>
            </w:r>
            <w:r>
              <w:rPr>
                <w:rFonts w:asciiTheme="minorHAnsi" w:eastAsiaTheme="minorEastAsia" w:hAnsiTheme="minorHAnsi"/>
                <w:noProof/>
                <w:szCs w:val="24"/>
              </w:rPr>
              <w:tab/>
            </w:r>
            <w:r w:rsidRPr="000B0EAD">
              <w:rPr>
                <w:rStyle w:val="Hyperlink"/>
                <w:noProof/>
              </w:rPr>
              <w:t>Introduction</w:t>
            </w:r>
            <w:r>
              <w:rPr>
                <w:noProof/>
                <w:webHidden/>
              </w:rPr>
              <w:tab/>
            </w:r>
            <w:r>
              <w:rPr>
                <w:noProof/>
                <w:webHidden/>
              </w:rPr>
              <w:fldChar w:fldCharType="begin"/>
            </w:r>
            <w:r>
              <w:rPr>
                <w:noProof/>
                <w:webHidden/>
              </w:rPr>
              <w:instrText xml:space="preserve"> PAGEREF _Toc167188285 \h </w:instrText>
            </w:r>
            <w:r>
              <w:rPr>
                <w:noProof/>
                <w:webHidden/>
              </w:rPr>
            </w:r>
            <w:r>
              <w:rPr>
                <w:noProof/>
                <w:webHidden/>
              </w:rPr>
              <w:fldChar w:fldCharType="separate"/>
            </w:r>
            <w:r w:rsidR="00051BA9">
              <w:rPr>
                <w:noProof/>
                <w:webHidden/>
              </w:rPr>
              <w:t>16</w:t>
            </w:r>
            <w:r>
              <w:rPr>
                <w:noProof/>
                <w:webHidden/>
              </w:rPr>
              <w:fldChar w:fldCharType="end"/>
            </w:r>
          </w:hyperlink>
        </w:p>
        <w:p w14:paraId="5D8B0790" w14:textId="189315E0" w:rsidR="00455C71" w:rsidRDefault="00455C71">
          <w:pPr>
            <w:pStyle w:val="TOC2"/>
            <w:tabs>
              <w:tab w:val="left" w:pos="960"/>
              <w:tab w:val="right" w:leader="dot" w:pos="9350"/>
            </w:tabs>
            <w:rPr>
              <w:rFonts w:asciiTheme="minorHAnsi" w:eastAsiaTheme="minorEastAsia" w:hAnsiTheme="minorHAnsi"/>
              <w:noProof/>
              <w:szCs w:val="24"/>
            </w:rPr>
          </w:pPr>
          <w:hyperlink w:anchor="_Toc167188286" w:history="1">
            <w:r w:rsidRPr="000B0EAD">
              <w:rPr>
                <w:rStyle w:val="Hyperlink"/>
                <w:noProof/>
              </w:rPr>
              <w:t>3.2</w:t>
            </w:r>
            <w:r>
              <w:rPr>
                <w:rFonts w:asciiTheme="minorHAnsi" w:eastAsiaTheme="minorEastAsia" w:hAnsiTheme="minorHAnsi"/>
                <w:noProof/>
                <w:szCs w:val="24"/>
              </w:rPr>
              <w:tab/>
            </w:r>
            <w:r w:rsidRPr="000B0EAD">
              <w:rPr>
                <w:rStyle w:val="Hyperlink"/>
                <w:noProof/>
              </w:rPr>
              <w:t>Methodology</w:t>
            </w:r>
            <w:r>
              <w:rPr>
                <w:noProof/>
                <w:webHidden/>
              </w:rPr>
              <w:tab/>
            </w:r>
            <w:r>
              <w:rPr>
                <w:noProof/>
                <w:webHidden/>
              </w:rPr>
              <w:fldChar w:fldCharType="begin"/>
            </w:r>
            <w:r>
              <w:rPr>
                <w:noProof/>
                <w:webHidden/>
              </w:rPr>
              <w:instrText xml:space="preserve"> PAGEREF _Toc167188286 \h </w:instrText>
            </w:r>
            <w:r>
              <w:rPr>
                <w:noProof/>
                <w:webHidden/>
              </w:rPr>
            </w:r>
            <w:r>
              <w:rPr>
                <w:noProof/>
                <w:webHidden/>
              </w:rPr>
              <w:fldChar w:fldCharType="separate"/>
            </w:r>
            <w:r w:rsidR="00051BA9">
              <w:rPr>
                <w:noProof/>
                <w:webHidden/>
              </w:rPr>
              <w:t>16</w:t>
            </w:r>
            <w:r>
              <w:rPr>
                <w:noProof/>
                <w:webHidden/>
              </w:rPr>
              <w:fldChar w:fldCharType="end"/>
            </w:r>
          </w:hyperlink>
        </w:p>
        <w:p w14:paraId="39ADFA80" w14:textId="67D6D96E" w:rsidR="00455C71" w:rsidRDefault="00455C71">
          <w:pPr>
            <w:pStyle w:val="TOC2"/>
            <w:tabs>
              <w:tab w:val="left" w:pos="960"/>
              <w:tab w:val="right" w:leader="dot" w:pos="9350"/>
            </w:tabs>
            <w:rPr>
              <w:rFonts w:asciiTheme="minorHAnsi" w:eastAsiaTheme="minorEastAsia" w:hAnsiTheme="minorHAnsi"/>
              <w:noProof/>
              <w:szCs w:val="24"/>
            </w:rPr>
          </w:pPr>
          <w:hyperlink w:anchor="_Toc167188287" w:history="1">
            <w:r w:rsidRPr="000B0EAD">
              <w:rPr>
                <w:rStyle w:val="Hyperlink"/>
                <w:noProof/>
              </w:rPr>
              <w:t>3.3</w:t>
            </w:r>
            <w:r>
              <w:rPr>
                <w:rFonts w:asciiTheme="minorHAnsi" w:eastAsiaTheme="minorEastAsia" w:hAnsiTheme="minorHAnsi"/>
                <w:noProof/>
                <w:szCs w:val="24"/>
              </w:rPr>
              <w:tab/>
            </w:r>
            <w:r w:rsidRPr="000B0EAD">
              <w:rPr>
                <w:rStyle w:val="Hyperlink"/>
                <w:noProof/>
              </w:rPr>
              <w:t>Justification of the methodology</w:t>
            </w:r>
            <w:r>
              <w:rPr>
                <w:noProof/>
                <w:webHidden/>
              </w:rPr>
              <w:tab/>
            </w:r>
            <w:r>
              <w:rPr>
                <w:noProof/>
                <w:webHidden/>
              </w:rPr>
              <w:fldChar w:fldCharType="begin"/>
            </w:r>
            <w:r>
              <w:rPr>
                <w:noProof/>
                <w:webHidden/>
              </w:rPr>
              <w:instrText xml:space="preserve"> PAGEREF _Toc167188287 \h </w:instrText>
            </w:r>
            <w:r>
              <w:rPr>
                <w:noProof/>
                <w:webHidden/>
              </w:rPr>
            </w:r>
            <w:r>
              <w:rPr>
                <w:noProof/>
                <w:webHidden/>
              </w:rPr>
              <w:fldChar w:fldCharType="separate"/>
            </w:r>
            <w:r w:rsidR="00051BA9">
              <w:rPr>
                <w:noProof/>
                <w:webHidden/>
              </w:rPr>
              <w:t>16</w:t>
            </w:r>
            <w:r>
              <w:rPr>
                <w:noProof/>
                <w:webHidden/>
              </w:rPr>
              <w:fldChar w:fldCharType="end"/>
            </w:r>
          </w:hyperlink>
        </w:p>
        <w:p w14:paraId="626FDC83" w14:textId="622D88E5" w:rsidR="00455C71" w:rsidRDefault="00455C71">
          <w:pPr>
            <w:pStyle w:val="TOC2"/>
            <w:tabs>
              <w:tab w:val="left" w:pos="960"/>
              <w:tab w:val="right" w:leader="dot" w:pos="9350"/>
            </w:tabs>
            <w:rPr>
              <w:rFonts w:asciiTheme="minorHAnsi" w:eastAsiaTheme="minorEastAsia" w:hAnsiTheme="minorHAnsi"/>
              <w:noProof/>
              <w:szCs w:val="24"/>
            </w:rPr>
          </w:pPr>
          <w:hyperlink w:anchor="_Toc167188288" w:history="1">
            <w:r w:rsidRPr="000B0EAD">
              <w:rPr>
                <w:rStyle w:val="Hyperlink"/>
                <w:noProof/>
              </w:rPr>
              <w:t>3.4</w:t>
            </w:r>
            <w:r>
              <w:rPr>
                <w:rFonts w:asciiTheme="minorHAnsi" w:eastAsiaTheme="minorEastAsia" w:hAnsiTheme="minorHAnsi"/>
                <w:noProof/>
                <w:szCs w:val="24"/>
              </w:rPr>
              <w:tab/>
            </w:r>
            <w:r w:rsidRPr="000B0EAD">
              <w:rPr>
                <w:rStyle w:val="Hyperlink"/>
                <w:noProof/>
              </w:rPr>
              <w:t>Methodology diagram</w:t>
            </w:r>
            <w:r>
              <w:rPr>
                <w:noProof/>
                <w:webHidden/>
              </w:rPr>
              <w:tab/>
            </w:r>
            <w:r>
              <w:rPr>
                <w:noProof/>
                <w:webHidden/>
              </w:rPr>
              <w:fldChar w:fldCharType="begin"/>
            </w:r>
            <w:r>
              <w:rPr>
                <w:noProof/>
                <w:webHidden/>
              </w:rPr>
              <w:instrText xml:space="preserve"> PAGEREF _Toc167188288 \h </w:instrText>
            </w:r>
            <w:r>
              <w:rPr>
                <w:noProof/>
                <w:webHidden/>
              </w:rPr>
            </w:r>
            <w:r>
              <w:rPr>
                <w:noProof/>
                <w:webHidden/>
              </w:rPr>
              <w:fldChar w:fldCharType="separate"/>
            </w:r>
            <w:r w:rsidR="00051BA9">
              <w:rPr>
                <w:noProof/>
                <w:webHidden/>
              </w:rPr>
              <w:t>17</w:t>
            </w:r>
            <w:r>
              <w:rPr>
                <w:noProof/>
                <w:webHidden/>
              </w:rPr>
              <w:fldChar w:fldCharType="end"/>
            </w:r>
          </w:hyperlink>
        </w:p>
        <w:p w14:paraId="786B6986" w14:textId="2778230B" w:rsidR="00455C71" w:rsidRDefault="00455C71">
          <w:pPr>
            <w:pStyle w:val="TOC3"/>
            <w:tabs>
              <w:tab w:val="left" w:pos="1440"/>
              <w:tab w:val="right" w:leader="dot" w:pos="9350"/>
            </w:tabs>
            <w:rPr>
              <w:rFonts w:asciiTheme="minorHAnsi" w:eastAsiaTheme="minorEastAsia" w:hAnsiTheme="minorHAnsi"/>
              <w:noProof/>
              <w:szCs w:val="24"/>
            </w:rPr>
          </w:pPr>
          <w:hyperlink w:anchor="_Toc167188289" w:history="1">
            <w:r w:rsidRPr="000B0EAD">
              <w:rPr>
                <w:rStyle w:val="Hyperlink"/>
                <w:noProof/>
              </w:rPr>
              <w:t>3.4.1</w:t>
            </w:r>
            <w:r>
              <w:rPr>
                <w:rFonts w:asciiTheme="minorHAnsi" w:eastAsiaTheme="minorEastAsia" w:hAnsiTheme="minorHAnsi"/>
                <w:noProof/>
                <w:szCs w:val="24"/>
              </w:rPr>
              <w:tab/>
            </w:r>
            <w:r w:rsidRPr="000B0EAD">
              <w:rPr>
                <w:rStyle w:val="Hyperlink"/>
                <w:noProof/>
              </w:rPr>
              <w:t>Planning</w:t>
            </w:r>
            <w:r>
              <w:rPr>
                <w:noProof/>
                <w:webHidden/>
              </w:rPr>
              <w:tab/>
            </w:r>
            <w:r>
              <w:rPr>
                <w:noProof/>
                <w:webHidden/>
              </w:rPr>
              <w:fldChar w:fldCharType="begin"/>
            </w:r>
            <w:r>
              <w:rPr>
                <w:noProof/>
                <w:webHidden/>
              </w:rPr>
              <w:instrText xml:space="preserve"> PAGEREF _Toc167188289 \h </w:instrText>
            </w:r>
            <w:r>
              <w:rPr>
                <w:noProof/>
                <w:webHidden/>
              </w:rPr>
            </w:r>
            <w:r>
              <w:rPr>
                <w:noProof/>
                <w:webHidden/>
              </w:rPr>
              <w:fldChar w:fldCharType="separate"/>
            </w:r>
            <w:r w:rsidR="00051BA9">
              <w:rPr>
                <w:noProof/>
                <w:webHidden/>
              </w:rPr>
              <w:t>17</w:t>
            </w:r>
            <w:r>
              <w:rPr>
                <w:noProof/>
                <w:webHidden/>
              </w:rPr>
              <w:fldChar w:fldCharType="end"/>
            </w:r>
          </w:hyperlink>
        </w:p>
        <w:p w14:paraId="4BBC3503" w14:textId="61E00823" w:rsidR="00455C71" w:rsidRDefault="00455C71">
          <w:pPr>
            <w:pStyle w:val="TOC3"/>
            <w:tabs>
              <w:tab w:val="left" w:pos="1440"/>
              <w:tab w:val="right" w:leader="dot" w:pos="9350"/>
            </w:tabs>
            <w:rPr>
              <w:rFonts w:asciiTheme="minorHAnsi" w:eastAsiaTheme="minorEastAsia" w:hAnsiTheme="minorHAnsi"/>
              <w:noProof/>
              <w:szCs w:val="24"/>
            </w:rPr>
          </w:pPr>
          <w:hyperlink w:anchor="_Toc167188290" w:history="1">
            <w:r w:rsidRPr="000B0EAD">
              <w:rPr>
                <w:rStyle w:val="Hyperlink"/>
                <w:noProof/>
              </w:rPr>
              <w:t>3.4.2</w:t>
            </w:r>
            <w:r>
              <w:rPr>
                <w:rFonts w:asciiTheme="minorHAnsi" w:eastAsiaTheme="minorEastAsia" w:hAnsiTheme="minorHAnsi"/>
                <w:noProof/>
                <w:szCs w:val="24"/>
              </w:rPr>
              <w:tab/>
            </w:r>
            <w:r w:rsidRPr="000B0EAD">
              <w:rPr>
                <w:rStyle w:val="Hyperlink"/>
                <w:noProof/>
              </w:rPr>
              <w:t>Analysis</w:t>
            </w:r>
            <w:r>
              <w:rPr>
                <w:noProof/>
                <w:webHidden/>
              </w:rPr>
              <w:tab/>
            </w:r>
            <w:r>
              <w:rPr>
                <w:noProof/>
                <w:webHidden/>
              </w:rPr>
              <w:fldChar w:fldCharType="begin"/>
            </w:r>
            <w:r>
              <w:rPr>
                <w:noProof/>
                <w:webHidden/>
              </w:rPr>
              <w:instrText xml:space="preserve"> PAGEREF _Toc167188290 \h </w:instrText>
            </w:r>
            <w:r>
              <w:rPr>
                <w:noProof/>
                <w:webHidden/>
              </w:rPr>
            </w:r>
            <w:r>
              <w:rPr>
                <w:noProof/>
                <w:webHidden/>
              </w:rPr>
              <w:fldChar w:fldCharType="separate"/>
            </w:r>
            <w:r w:rsidR="00051BA9">
              <w:rPr>
                <w:noProof/>
                <w:webHidden/>
              </w:rPr>
              <w:t>18</w:t>
            </w:r>
            <w:r>
              <w:rPr>
                <w:noProof/>
                <w:webHidden/>
              </w:rPr>
              <w:fldChar w:fldCharType="end"/>
            </w:r>
          </w:hyperlink>
        </w:p>
        <w:p w14:paraId="0E4A8D55" w14:textId="5A60333C" w:rsidR="00455C71" w:rsidRDefault="00455C71">
          <w:pPr>
            <w:pStyle w:val="TOC3"/>
            <w:tabs>
              <w:tab w:val="left" w:pos="1440"/>
              <w:tab w:val="right" w:leader="dot" w:pos="9350"/>
            </w:tabs>
            <w:rPr>
              <w:rFonts w:asciiTheme="minorHAnsi" w:eastAsiaTheme="minorEastAsia" w:hAnsiTheme="minorHAnsi"/>
              <w:noProof/>
              <w:szCs w:val="24"/>
            </w:rPr>
          </w:pPr>
          <w:hyperlink w:anchor="_Toc167188291" w:history="1">
            <w:r w:rsidRPr="000B0EAD">
              <w:rPr>
                <w:rStyle w:val="Hyperlink"/>
                <w:noProof/>
              </w:rPr>
              <w:t>3.4.3</w:t>
            </w:r>
            <w:r>
              <w:rPr>
                <w:rFonts w:asciiTheme="minorHAnsi" w:eastAsiaTheme="minorEastAsia" w:hAnsiTheme="minorHAnsi"/>
                <w:noProof/>
                <w:szCs w:val="24"/>
              </w:rPr>
              <w:tab/>
            </w:r>
            <w:r w:rsidRPr="000B0EAD">
              <w:rPr>
                <w:rStyle w:val="Hyperlink"/>
                <w:noProof/>
              </w:rPr>
              <w:t>Design</w:t>
            </w:r>
            <w:r>
              <w:rPr>
                <w:noProof/>
                <w:webHidden/>
              </w:rPr>
              <w:tab/>
            </w:r>
            <w:r>
              <w:rPr>
                <w:noProof/>
                <w:webHidden/>
              </w:rPr>
              <w:fldChar w:fldCharType="begin"/>
            </w:r>
            <w:r>
              <w:rPr>
                <w:noProof/>
                <w:webHidden/>
              </w:rPr>
              <w:instrText xml:space="preserve"> PAGEREF _Toc167188291 \h </w:instrText>
            </w:r>
            <w:r>
              <w:rPr>
                <w:noProof/>
                <w:webHidden/>
              </w:rPr>
            </w:r>
            <w:r>
              <w:rPr>
                <w:noProof/>
                <w:webHidden/>
              </w:rPr>
              <w:fldChar w:fldCharType="separate"/>
            </w:r>
            <w:r w:rsidR="00051BA9">
              <w:rPr>
                <w:noProof/>
                <w:webHidden/>
              </w:rPr>
              <w:t>18</w:t>
            </w:r>
            <w:r>
              <w:rPr>
                <w:noProof/>
                <w:webHidden/>
              </w:rPr>
              <w:fldChar w:fldCharType="end"/>
            </w:r>
          </w:hyperlink>
        </w:p>
        <w:p w14:paraId="5D1CB62A" w14:textId="3A8349FD" w:rsidR="00455C71" w:rsidRDefault="00455C71">
          <w:pPr>
            <w:pStyle w:val="TOC3"/>
            <w:tabs>
              <w:tab w:val="left" w:pos="1440"/>
              <w:tab w:val="right" w:leader="dot" w:pos="9350"/>
            </w:tabs>
            <w:rPr>
              <w:rFonts w:asciiTheme="minorHAnsi" w:eastAsiaTheme="minorEastAsia" w:hAnsiTheme="minorHAnsi"/>
              <w:noProof/>
              <w:szCs w:val="24"/>
            </w:rPr>
          </w:pPr>
          <w:hyperlink w:anchor="_Toc167188292" w:history="1">
            <w:r w:rsidRPr="000B0EAD">
              <w:rPr>
                <w:rStyle w:val="Hyperlink"/>
                <w:noProof/>
              </w:rPr>
              <w:t>3.4.4</w:t>
            </w:r>
            <w:r>
              <w:rPr>
                <w:rFonts w:asciiTheme="minorHAnsi" w:eastAsiaTheme="minorEastAsia" w:hAnsiTheme="minorHAnsi"/>
                <w:noProof/>
                <w:szCs w:val="24"/>
              </w:rPr>
              <w:tab/>
            </w:r>
            <w:r w:rsidRPr="000B0EAD">
              <w:rPr>
                <w:rStyle w:val="Hyperlink"/>
                <w:noProof/>
              </w:rPr>
              <w:t>System prototype</w:t>
            </w:r>
            <w:r>
              <w:rPr>
                <w:noProof/>
                <w:webHidden/>
              </w:rPr>
              <w:tab/>
            </w:r>
            <w:r>
              <w:rPr>
                <w:noProof/>
                <w:webHidden/>
              </w:rPr>
              <w:fldChar w:fldCharType="begin"/>
            </w:r>
            <w:r>
              <w:rPr>
                <w:noProof/>
                <w:webHidden/>
              </w:rPr>
              <w:instrText xml:space="preserve"> PAGEREF _Toc167188292 \h </w:instrText>
            </w:r>
            <w:r>
              <w:rPr>
                <w:noProof/>
                <w:webHidden/>
              </w:rPr>
            </w:r>
            <w:r>
              <w:rPr>
                <w:noProof/>
                <w:webHidden/>
              </w:rPr>
              <w:fldChar w:fldCharType="separate"/>
            </w:r>
            <w:r w:rsidR="00051BA9">
              <w:rPr>
                <w:noProof/>
                <w:webHidden/>
              </w:rPr>
              <w:t>18</w:t>
            </w:r>
            <w:r>
              <w:rPr>
                <w:noProof/>
                <w:webHidden/>
              </w:rPr>
              <w:fldChar w:fldCharType="end"/>
            </w:r>
          </w:hyperlink>
        </w:p>
        <w:p w14:paraId="3185639E" w14:textId="587A96F5" w:rsidR="00455C71" w:rsidRDefault="00455C71">
          <w:pPr>
            <w:pStyle w:val="TOC3"/>
            <w:tabs>
              <w:tab w:val="left" w:pos="1440"/>
              <w:tab w:val="right" w:leader="dot" w:pos="9350"/>
            </w:tabs>
            <w:rPr>
              <w:rFonts w:asciiTheme="minorHAnsi" w:eastAsiaTheme="minorEastAsia" w:hAnsiTheme="minorHAnsi"/>
              <w:noProof/>
              <w:szCs w:val="24"/>
            </w:rPr>
          </w:pPr>
          <w:hyperlink w:anchor="_Toc167188293" w:history="1">
            <w:r w:rsidRPr="000B0EAD">
              <w:rPr>
                <w:rStyle w:val="Hyperlink"/>
                <w:noProof/>
              </w:rPr>
              <w:t>3.4.5</w:t>
            </w:r>
            <w:r>
              <w:rPr>
                <w:rFonts w:asciiTheme="minorHAnsi" w:eastAsiaTheme="minorEastAsia" w:hAnsiTheme="minorHAnsi"/>
                <w:noProof/>
                <w:szCs w:val="24"/>
              </w:rPr>
              <w:tab/>
            </w:r>
            <w:r w:rsidRPr="000B0EAD">
              <w:rPr>
                <w:rStyle w:val="Hyperlink"/>
                <w:noProof/>
              </w:rPr>
              <w:t>Implementation</w:t>
            </w:r>
            <w:r>
              <w:rPr>
                <w:noProof/>
                <w:webHidden/>
              </w:rPr>
              <w:tab/>
            </w:r>
            <w:r>
              <w:rPr>
                <w:noProof/>
                <w:webHidden/>
              </w:rPr>
              <w:fldChar w:fldCharType="begin"/>
            </w:r>
            <w:r>
              <w:rPr>
                <w:noProof/>
                <w:webHidden/>
              </w:rPr>
              <w:instrText xml:space="preserve"> PAGEREF _Toc167188293 \h </w:instrText>
            </w:r>
            <w:r>
              <w:rPr>
                <w:noProof/>
                <w:webHidden/>
              </w:rPr>
            </w:r>
            <w:r>
              <w:rPr>
                <w:noProof/>
                <w:webHidden/>
              </w:rPr>
              <w:fldChar w:fldCharType="separate"/>
            </w:r>
            <w:r w:rsidR="00051BA9">
              <w:rPr>
                <w:noProof/>
                <w:webHidden/>
              </w:rPr>
              <w:t>19</w:t>
            </w:r>
            <w:r>
              <w:rPr>
                <w:noProof/>
                <w:webHidden/>
              </w:rPr>
              <w:fldChar w:fldCharType="end"/>
            </w:r>
          </w:hyperlink>
        </w:p>
        <w:p w14:paraId="654B6FA0" w14:textId="3DA5A272" w:rsidR="00455C71" w:rsidRDefault="00455C71">
          <w:pPr>
            <w:pStyle w:val="TOC3"/>
            <w:tabs>
              <w:tab w:val="left" w:pos="1440"/>
              <w:tab w:val="right" w:leader="dot" w:pos="9350"/>
            </w:tabs>
            <w:rPr>
              <w:rFonts w:asciiTheme="minorHAnsi" w:eastAsiaTheme="minorEastAsia" w:hAnsiTheme="minorHAnsi"/>
              <w:noProof/>
              <w:szCs w:val="24"/>
            </w:rPr>
          </w:pPr>
          <w:hyperlink w:anchor="_Toc167188294" w:history="1">
            <w:r w:rsidRPr="000B0EAD">
              <w:rPr>
                <w:rStyle w:val="Hyperlink"/>
                <w:noProof/>
              </w:rPr>
              <w:t>3.4.6</w:t>
            </w:r>
            <w:r>
              <w:rPr>
                <w:rFonts w:asciiTheme="minorHAnsi" w:eastAsiaTheme="minorEastAsia" w:hAnsiTheme="minorHAnsi"/>
                <w:noProof/>
                <w:szCs w:val="24"/>
              </w:rPr>
              <w:tab/>
            </w:r>
            <w:r w:rsidRPr="000B0EAD">
              <w:rPr>
                <w:rStyle w:val="Hyperlink"/>
                <w:noProof/>
              </w:rPr>
              <w:t>System</w:t>
            </w:r>
            <w:r>
              <w:rPr>
                <w:noProof/>
                <w:webHidden/>
              </w:rPr>
              <w:tab/>
            </w:r>
            <w:r>
              <w:rPr>
                <w:noProof/>
                <w:webHidden/>
              </w:rPr>
              <w:fldChar w:fldCharType="begin"/>
            </w:r>
            <w:r>
              <w:rPr>
                <w:noProof/>
                <w:webHidden/>
              </w:rPr>
              <w:instrText xml:space="preserve"> PAGEREF _Toc167188294 \h </w:instrText>
            </w:r>
            <w:r>
              <w:rPr>
                <w:noProof/>
                <w:webHidden/>
              </w:rPr>
            </w:r>
            <w:r>
              <w:rPr>
                <w:noProof/>
                <w:webHidden/>
              </w:rPr>
              <w:fldChar w:fldCharType="separate"/>
            </w:r>
            <w:r w:rsidR="00051BA9">
              <w:rPr>
                <w:noProof/>
                <w:webHidden/>
              </w:rPr>
              <w:t>20</w:t>
            </w:r>
            <w:r>
              <w:rPr>
                <w:noProof/>
                <w:webHidden/>
              </w:rPr>
              <w:fldChar w:fldCharType="end"/>
            </w:r>
          </w:hyperlink>
        </w:p>
        <w:p w14:paraId="1A06350E" w14:textId="76107D85" w:rsidR="00455C71" w:rsidRDefault="00455C71">
          <w:pPr>
            <w:pStyle w:val="TOC2"/>
            <w:tabs>
              <w:tab w:val="left" w:pos="960"/>
              <w:tab w:val="right" w:leader="dot" w:pos="9350"/>
            </w:tabs>
            <w:rPr>
              <w:rFonts w:asciiTheme="minorHAnsi" w:eastAsiaTheme="minorEastAsia" w:hAnsiTheme="minorHAnsi"/>
              <w:noProof/>
              <w:szCs w:val="24"/>
            </w:rPr>
          </w:pPr>
          <w:hyperlink w:anchor="_Toc167188295" w:history="1">
            <w:r w:rsidRPr="000B0EAD">
              <w:rPr>
                <w:rStyle w:val="Hyperlink"/>
                <w:noProof/>
              </w:rPr>
              <w:t>3.5</w:t>
            </w:r>
            <w:r>
              <w:rPr>
                <w:rFonts w:asciiTheme="minorHAnsi" w:eastAsiaTheme="minorEastAsia" w:hAnsiTheme="minorHAnsi"/>
                <w:noProof/>
                <w:szCs w:val="24"/>
              </w:rPr>
              <w:tab/>
            </w:r>
            <w:r w:rsidRPr="000B0EAD">
              <w:rPr>
                <w:rStyle w:val="Hyperlink"/>
                <w:noProof/>
              </w:rPr>
              <w:t>Deliverables</w:t>
            </w:r>
            <w:r>
              <w:rPr>
                <w:noProof/>
                <w:webHidden/>
              </w:rPr>
              <w:tab/>
            </w:r>
            <w:r>
              <w:rPr>
                <w:noProof/>
                <w:webHidden/>
              </w:rPr>
              <w:fldChar w:fldCharType="begin"/>
            </w:r>
            <w:r>
              <w:rPr>
                <w:noProof/>
                <w:webHidden/>
              </w:rPr>
              <w:instrText xml:space="preserve"> PAGEREF _Toc167188295 \h </w:instrText>
            </w:r>
            <w:r>
              <w:rPr>
                <w:noProof/>
                <w:webHidden/>
              </w:rPr>
            </w:r>
            <w:r>
              <w:rPr>
                <w:noProof/>
                <w:webHidden/>
              </w:rPr>
              <w:fldChar w:fldCharType="separate"/>
            </w:r>
            <w:r w:rsidR="00051BA9">
              <w:rPr>
                <w:noProof/>
                <w:webHidden/>
              </w:rPr>
              <w:t>21</w:t>
            </w:r>
            <w:r>
              <w:rPr>
                <w:noProof/>
                <w:webHidden/>
              </w:rPr>
              <w:fldChar w:fldCharType="end"/>
            </w:r>
          </w:hyperlink>
        </w:p>
        <w:p w14:paraId="7B2E0B16" w14:textId="7C1F15A1" w:rsidR="00455C71" w:rsidRDefault="00455C71">
          <w:pPr>
            <w:pStyle w:val="TOC3"/>
            <w:tabs>
              <w:tab w:val="left" w:pos="1440"/>
              <w:tab w:val="right" w:leader="dot" w:pos="9350"/>
            </w:tabs>
            <w:rPr>
              <w:rFonts w:asciiTheme="minorHAnsi" w:eastAsiaTheme="minorEastAsia" w:hAnsiTheme="minorHAnsi"/>
              <w:noProof/>
              <w:szCs w:val="24"/>
            </w:rPr>
          </w:pPr>
          <w:hyperlink w:anchor="_Toc167188296" w:history="1">
            <w:r w:rsidRPr="000B0EAD">
              <w:rPr>
                <w:rStyle w:val="Hyperlink"/>
                <w:noProof/>
              </w:rPr>
              <w:t>3.5.1</w:t>
            </w:r>
            <w:r>
              <w:rPr>
                <w:rFonts w:asciiTheme="minorHAnsi" w:eastAsiaTheme="minorEastAsia" w:hAnsiTheme="minorHAnsi"/>
                <w:noProof/>
                <w:szCs w:val="24"/>
              </w:rPr>
              <w:tab/>
            </w:r>
            <w:r w:rsidRPr="000B0EAD">
              <w:rPr>
                <w:rStyle w:val="Hyperlink"/>
                <w:noProof/>
              </w:rPr>
              <w:t>Proposal</w:t>
            </w:r>
            <w:r>
              <w:rPr>
                <w:noProof/>
                <w:webHidden/>
              </w:rPr>
              <w:tab/>
            </w:r>
            <w:r>
              <w:rPr>
                <w:noProof/>
                <w:webHidden/>
              </w:rPr>
              <w:fldChar w:fldCharType="begin"/>
            </w:r>
            <w:r>
              <w:rPr>
                <w:noProof/>
                <w:webHidden/>
              </w:rPr>
              <w:instrText xml:space="preserve"> PAGEREF _Toc167188296 \h </w:instrText>
            </w:r>
            <w:r>
              <w:rPr>
                <w:noProof/>
                <w:webHidden/>
              </w:rPr>
            </w:r>
            <w:r>
              <w:rPr>
                <w:noProof/>
                <w:webHidden/>
              </w:rPr>
              <w:fldChar w:fldCharType="separate"/>
            </w:r>
            <w:r w:rsidR="00051BA9">
              <w:rPr>
                <w:noProof/>
                <w:webHidden/>
              </w:rPr>
              <w:t>21</w:t>
            </w:r>
            <w:r>
              <w:rPr>
                <w:noProof/>
                <w:webHidden/>
              </w:rPr>
              <w:fldChar w:fldCharType="end"/>
            </w:r>
          </w:hyperlink>
        </w:p>
        <w:p w14:paraId="306C4341" w14:textId="0A584B8E" w:rsidR="00455C71" w:rsidRDefault="00455C71">
          <w:pPr>
            <w:pStyle w:val="TOC3"/>
            <w:tabs>
              <w:tab w:val="left" w:pos="1440"/>
              <w:tab w:val="right" w:leader="dot" w:pos="9350"/>
            </w:tabs>
            <w:rPr>
              <w:rFonts w:asciiTheme="minorHAnsi" w:eastAsiaTheme="minorEastAsia" w:hAnsiTheme="minorHAnsi"/>
              <w:noProof/>
              <w:szCs w:val="24"/>
            </w:rPr>
          </w:pPr>
          <w:hyperlink w:anchor="_Toc167188297" w:history="1">
            <w:r w:rsidRPr="000B0EAD">
              <w:rPr>
                <w:rStyle w:val="Hyperlink"/>
                <w:noProof/>
              </w:rPr>
              <w:t>3.5.2</w:t>
            </w:r>
            <w:r>
              <w:rPr>
                <w:rFonts w:asciiTheme="minorHAnsi" w:eastAsiaTheme="minorEastAsia" w:hAnsiTheme="minorHAnsi"/>
                <w:noProof/>
                <w:szCs w:val="24"/>
              </w:rPr>
              <w:tab/>
            </w:r>
            <w:r w:rsidRPr="000B0EAD">
              <w:rPr>
                <w:rStyle w:val="Hyperlink"/>
                <w:noProof/>
              </w:rPr>
              <w:t>Design diagrams</w:t>
            </w:r>
            <w:r>
              <w:rPr>
                <w:noProof/>
                <w:webHidden/>
              </w:rPr>
              <w:tab/>
            </w:r>
            <w:r>
              <w:rPr>
                <w:noProof/>
                <w:webHidden/>
              </w:rPr>
              <w:fldChar w:fldCharType="begin"/>
            </w:r>
            <w:r>
              <w:rPr>
                <w:noProof/>
                <w:webHidden/>
              </w:rPr>
              <w:instrText xml:space="preserve"> PAGEREF _Toc167188297 \h </w:instrText>
            </w:r>
            <w:r>
              <w:rPr>
                <w:noProof/>
                <w:webHidden/>
              </w:rPr>
            </w:r>
            <w:r>
              <w:rPr>
                <w:noProof/>
                <w:webHidden/>
              </w:rPr>
              <w:fldChar w:fldCharType="separate"/>
            </w:r>
            <w:r w:rsidR="00051BA9">
              <w:rPr>
                <w:noProof/>
                <w:webHidden/>
              </w:rPr>
              <w:t>21</w:t>
            </w:r>
            <w:r>
              <w:rPr>
                <w:noProof/>
                <w:webHidden/>
              </w:rPr>
              <w:fldChar w:fldCharType="end"/>
            </w:r>
          </w:hyperlink>
        </w:p>
        <w:p w14:paraId="445CDC9F" w14:textId="448F32AB" w:rsidR="00455C71" w:rsidRDefault="00455C71">
          <w:pPr>
            <w:pStyle w:val="TOC3"/>
            <w:tabs>
              <w:tab w:val="left" w:pos="1440"/>
              <w:tab w:val="right" w:leader="dot" w:pos="9350"/>
            </w:tabs>
            <w:rPr>
              <w:rFonts w:asciiTheme="minorHAnsi" w:eastAsiaTheme="minorEastAsia" w:hAnsiTheme="minorHAnsi"/>
              <w:noProof/>
              <w:szCs w:val="24"/>
            </w:rPr>
          </w:pPr>
          <w:hyperlink w:anchor="_Toc167188298" w:history="1">
            <w:r w:rsidRPr="000B0EAD">
              <w:rPr>
                <w:rStyle w:val="Hyperlink"/>
                <w:noProof/>
              </w:rPr>
              <w:t>3.5.3</w:t>
            </w:r>
            <w:r>
              <w:rPr>
                <w:rFonts w:asciiTheme="minorHAnsi" w:eastAsiaTheme="minorEastAsia" w:hAnsiTheme="minorHAnsi"/>
                <w:noProof/>
                <w:szCs w:val="24"/>
              </w:rPr>
              <w:tab/>
            </w:r>
            <w:r w:rsidRPr="000B0EAD">
              <w:rPr>
                <w:rStyle w:val="Hyperlink"/>
                <w:noProof/>
              </w:rPr>
              <w:t>Keylogger program executable</w:t>
            </w:r>
            <w:r>
              <w:rPr>
                <w:noProof/>
                <w:webHidden/>
              </w:rPr>
              <w:tab/>
            </w:r>
            <w:r>
              <w:rPr>
                <w:noProof/>
                <w:webHidden/>
              </w:rPr>
              <w:fldChar w:fldCharType="begin"/>
            </w:r>
            <w:r>
              <w:rPr>
                <w:noProof/>
                <w:webHidden/>
              </w:rPr>
              <w:instrText xml:space="preserve"> PAGEREF _Toc167188298 \h </w:instrText>
            </w:r>
            <w:r>
              <w:rPr>
                <w:noProof/>
                <w:webHidden/>
              </w:rPr>
            </w:r>
            <w:r>
              <w:rPr>
                <w:noProof/>
                <w:webHidden/>
              </w:rPr>
              <w:fldChar w:fldCharType="separate"/>
            </w:r>
            <w:r w:rsidR="00051BA9">
              <w:rPr>
                <w:noProof/>
                <w:webHidden/>
              </w:rPr>
              <w:t>21</w:t>
            </w:r>
            <w:r>
              <w:rPr>
                <w:noProof/>
                <w:webHidden/>
              </w:rPr>
              <w:fldChar w:fldCharType="end"/>
            </w:r>
          </w:hyperlink>
        </w:p>
        <w:p w14:paraId="39888898" w14:textId="06467F64" w:rsidR="00455C71" w:rsidRDefault="00455C71">
          <w:pPr>
            <w:pStyle w:val="TOC3"/>
            <w:tabs>
              <w:tab w:val="left" w:pos="1440"/>
              <w:tab w:val="right" w:leader="dot" w:pos="9350"/>
            </w:tabs>
            <w:rPr>
              <w:rFonts w:asciiTheme="minorHAnsi" w:eastAsiaTheme="minorEastAsia" w:hAnsiTheme="minorHAnsi"/>
              <w:noProof/>
              <w:szCs w:val="24"/>
            </w:rPr>
          </w:pPr>
          <w:hyperlink w:anchor="_Toc167188299" w:history="1">
            <w:r w:rsidRPr="000B0EAD">
              <w:rPr>
                <w:rStyle w:val="Hyperlink"/>
                <w:noProof/>
              </w:rPr>
              <w:t>3.5.4</w:t>
            </w:r>
            <w:r>
              <w:rPr>
                <w:rFonts w:asciiTheme="minorHAnsi" w:eastAsiaTheme="minorEastAsia" w:hAnsiTheme="minorHAnsi"/>
                <w:noProof/>
                <w:szCs w:val="24"/>
              </w:rPr>
              <w:tab/>
            </w:r>
            <w:r w:rsidRPr="000B0EAD">
              <w:rPr>
                <w:rStyle w:val="Hyperlink"/>
                <w:noProof/>
              </w:rPr>
              <w:t>Final report</w:t>
            </w:r>
            <w:r>
              <w:rPr>
                <w:noProof/>
                <w:webHidden/>
              </w:rPr>
              <w:tab/>
            </w:r>
            <w:r>
              <w:rPr>
                <w:noProof/>
                <w:webHidden/>
              </w:rPr>
              <w:fldChar w:fldCharType="begin"/>
            </w:r>
            <w:r>
              <w:rPr>
                <w:noProof/>
                <w:webHidden/>
              </w:rPr>
              <w:instrText xml:space="preserve"> PAGEREF _Toc167188299 \h </w:instrText>
            </w:r>
            <w:r>
              <w:rPr>
                <w:noProof/>
                <w:webHidden/>
              </w:rPr>
            </w:r>
            <w:r>
              <w:rPr>
                <w:noProof/>
                <w:webHidden/>
              </w:rPr>
              <w:fldChar w:fldCharType="separate"/>
            </w:r>
            <w:r w:rsidR="00051BA9">
              <w:rPr>
                <w:noProof/>
                <w:webHidden/>
              </w:rPr>
              <w:t>21</w:t>
            </w:r>
            <w:r>
              <w:rPr>
                <w:noProof/>
                <w:webHidden/>
              </w:rPr>
              <w:fldChar w:fldCharType="end"/>
            </w:r>
          </w:hyperlink>
        </w:p>
        <w:p w14:paraId="45ECF7F9" w14:textId="4A9037AA" w:rsidR="00455C71" w:rsidRDefault="00455C71">
          <w:pPr>
            <w:pStyle w:val="TOC2"/>
            <w:tabs>
              <w:tab w:val="left" w:pos="960"/>
              <w:tab w:val="right" w:leader="dot" w:pos="9350"/>
            </w:tabs>
            <w:rPr>
              <w:rFonts w:asciiTheme="minorHAnsi" w:eastAsiaTheme="minorEastAsia" w:hAnsiTheme="minorHAnsi"/>
              <w:noProof/>
              <w:szCs w:val="24"/>
            </w:rPr>
          </w:pPr>
          <w:hyperlink w:anchor="_Toc167188300" w:history="1">
            <w:r w:rsidRPr="000B0EAD">
              <w:rPr>
                <w:rStyle w:val="Hyperlink"/>
                <w:noProof/>
              </w:rPr>
              <w:t>3.6</w:t>
            </w:r>
            <w:r>
              <w:rPr>
                <w:rFonts w:asciiTheme="minorHAnsi" w:eastAsiaTheme="minorEastAsia" w:hAnsiTheme="minorHAnsi"/>
                <w:noProof/>
                <w:szCs w:val="24"/>
              </w:rPr>
              <w:tab/>
            </w:r>
            <w:r w:rsidRPr="000B0EAD">
              <w:rPr>
                <w:rStyle w:val="Hyperlink"/>
                <w:noProof/>
              </w:rPr>
              <w:t>Tools and techniques</w:t>
            </w:r>
            <w:r>
              <w:rPr>
                <w:noProof/>
                <w:webHidden/>
              </w:rPr>
              <w:tab/>
            </w:r>
            <w:r>
              <w:rPr>
                <w:noProof/>
                <w:webHidden/>
              </w:rPr>
              <w:fldChar w:fldCharType="begin"/>
            </w:r>
            <w:r>
              <w:rPr>
                <w:noProof/>
                <w:webHidden/>
              </w:rPr>
              <w:instrText xml:space="preserve"> PAGEREF _Toc167188300 \h </w:instrText>
            </w:r>
            <w:r>
              <w:rPr>
                <w:noProof/>
                <w:webHidden/>
              </w:rPr>
            </w:r>
            <w:r>
              <w:rPr>
                <w:noProof/>
                <w:webHidden/>
              </w:rPr>
              <w:fldChar w:fldCharType="separate"/>
            </w:r>
            <w:r w:rsidR="00051BA9">
              <w:rPr>
                <w:noProof/>
                <w:webHidden/>
              </w:rPr>
              <w:t>21</w:t>
            </w:r>
            <w:r>
              <w:rPr>
                <w:noProof/>
                <w:webHidden/>
              </w:rPr>
              <w:fldChar w:fldCharType="end"/>
            </w:r>
          </w:hyperlink>
        </w:p>
        <w:p w14:paraId="2EF1F39C" w14:textId="33102E16" w:rsidR="00455C71" w:rsidRDefault="00455C71">
          <w:pPr>
            <w:pStyle w:val="TOC3"/>
            <w:tabs>
              <w:tab w:val="left" w:pos="1440"/>
              <w:tab w:val="right" w:leader="dot" w:pos="9350"/>
            </w:tabs>
            <w:rPr>
              <w:rFonts w:asciiTheme="minorHAnsi" w:eastAsiaTheme="minorEastAsia" w:hAnsiTheme="minorHAnsi"/>
              <w:noProof/>
              <w:szCs w:val="24"/>
            </w:rPr>
          </w:pPr>
          <w:hyperlink w:anchor="_Toc167188301" w:history="1">
            <w:r w:rsidRPr="000B0EAD">
              <w:rPr>
                <w:rStyle w:val="Hyperlink"/>
                <w:noProof/>
              </w:rPr>
              <w:t>3.6.1</w:t>
            </w:r>
            <w:r>
              <w:rPr>
                <w:rFonts w:asciiTheme="minorHAnsi" w:eastAsiaTheme="minorEastAsia" w:hAnsiTheme="minorHAnsi"/>
                <w:noProof/>
                <w:szCs w:val="24"/>
              </w:rPr>
              <w:tab/>
            </w:r>
            <w:r w:rsidRPr="000B0EAD">
              <w:rPr>
                <w:rStyle w:val="Hyperlink"/>
                <w:noProof/>
              </w:rPr>
              <w:t>Python</w:t>
            </w:r>
            <w:r>
              <w:rPr>
                <w:noProof/>
                <w:webHidden/>
              </w:rPr>
              <w:tab/>
            </w:r>
            <w:r>
              <w:rPr>
                <w:noProof/>
                <w:webHidden/>
              </w:rPr>
              <w:fldChar w:fldCharType="begin"/>
            </w:r>
            <w:r>
              <w:rPr>
                <w:noProof/>
                <w:webHidden/>
              </w:rPr>
              <w:instrText xml:space="preserve"> PAGEREF _Toc167188301 \h </w:instrText>
            </w:r>
            <w:r>
              <w:rPr>
                <w:noProof/>
                <w:webHidden/>
              </w:rPr>
            </w:r>
            <w:r>
              <w:rPr>
                <w:noProof/>
                <w:webHidden/>
              </w:rPr>
              <w:fldChar w:fldCharType="separate"/>
            </w:r>
            <w:r w:rsidR="00051BA9">
              <w:rPr>
                <w:noProof/>
                <w:webHidden/>
              </w:rPr>
              <w:t>21</w:t>
            </w:r>
            <w:r>
              <w:rPr>
                <w:noProof/>
                <w:webHidden/>
              </w:rPr>
              <w:fldChar w:fldCharType="end"/>
            </w:r>
          </w:hyperlink>
        </w:p>
        <w:p w14:paraId="131B6D95" w14:textId="2EF925A9" w:rsidR="00455C71" w:rsidRDefault="00455C71">
          <w:pPr>
            <w:pStyle w:val="TOC3"/>
            <w:tabs>
              <w:tab w:val="left" w:pos="1440"/>
              <w:tab w:val="right" w:leader="dot" w:pos="9350"/>
            </w:tabs>
            <w:rPr>
              <w:rFonts w:asciiTheme="minorHAnsi" w:eastAsiaTheme="minorEastAsia" w:hAnsiTheme="minorHAnsi"/>
              <w:noProof/>
              <w:szCs w:val="24"/>
            </w:rPr>
          </w:pPr>
          <w:hyperlink w:anchor="_Toc167188302" w:history="1">
            <w:r w:rsidRPr="000B0EAD">
              <w:rPr>
                <w:rStyle w:val="Hyperlink"/>
                <w:noProof/>
              </w:rPr>
              <w:t>3.6.2</w:t>
            </w:r>
            <w:r>
              <w:rPr>
                <w:rFonts w:asciiTheme="minorHAnsi" w:eastAsiaTheme="minorEastAsia" w:hAnsiTheme="minorHAnsi"/>
                <w:noProof/>
                <w:szCs w:val="24"/>
              </w:rPr>
              <w:tab/>
            </w:r>
            <w:r w:rsidRPr="000B0EAD">
              <w:rPr>
                <w:rStyle w:val="Hyperlink"/>
                <w:noProof/>
              </w:rPr>
              <w:t>Kali Linux Virtual Machine</w:t>
            </w:r>
            <w:r>
              <w:rPr>
                <w:noProof/>
                <w:webHidden/>
              </w:rPr>
              <w:tab/>
            </w:r>
            <w:r>
              <w:rPr>
                <w:noProof/>
                <w:webHidden/>
              </w:rPr>
              <w:fldChar w:fldCharType="begin"/>
            </w:r>
            <w:r>
              <w:rPr>
                <w:noProof/>
                <w:webHidden/>
              </w:rPr>
              <w:instrText xml:space="preserve"> PAGEREF _Toc167188302 \h </w:instrText>
            </w:r>
            <w:r>
              <w:rPr>
                <w:noProof/>
                <w:webHidden/>
              </w:rPr>
            </w:r>
            <w:r>
              <w:rPr>
                <w:noProof/>
                <w:webHidden/>
              </w:rPr>
              <w:fldChar w:fldCharType="separate"/>
            </w:r>
            <w:r w:rsidR="00051BA9">
              <w:rPr>
                <w:noProof/>
                <w:webHidden/>
              </w:rPr>
              <w:t>21</w:t>
            </w:r>
            <w:r>
              <w:rPr>
                <w:noProof/>
                <w:webHidden/>
              </w:rPr>
              <w:fldChar w:fldCharType="end"/>
            </w:r>
          </w:hyperlink>
        </w:p>
        <w:p w14:paraId="1E47B2AA" w14:textId="0B4CE69E" w:rsidR="00455C71" w:rsidRDefault="00455C71">
          <w:pPr>
            <w:pStyle w:val="TOC3"/>
            <w:tabs>
              <w:tab w:val="left" w:pos="1440"/>
              <w:tab w:val="right" w:leader="dot" w:pos="9350"/>
            </w:tabs>
            <w:rPr>
              <w:rFonts w:asciiTheme="minorHAnsi" w:eastAsiaTheme="minorEastAsia" w:hAnsiTheme="minorHAnsi"/>
              <w:noProof/>
              <w:szCs w:val="24"/>
            </w:rPr>
          </w:pPr>
          <w:hyperlink w:anchor="_Toc167188303" w:history="1">
            <w:r w:rsidRPr="000B0EAD">
              <w:rPr>
                <w:rStyle w:val="Hyperlink"/>
                <w:noProof/>
              </w:rPr>
              <w:t>3.6.3</w:t>
            </w:r>
            <w:r>
              <w:rPr>
                <w:rFonts w:asciiTheme="minorHAnsi" w:eastAsiaTheme="minorEastAsia" w:hAnsiTheme="minorHAnsi"/>
                <w:noProof/>
                <w:szCs w:val="24"/>
              </w:rPr>
              <w:tab/>
            </w:r>
            <w:r w:rsidRPr="000B0EAD">
              <w:rPr>
                <w:rStyle w:val="Hyperlink"/>
                <w:noProof/>
              </w:rPr>
              <w:t>Oracle VirtualBox</w:t>
            </w:r>
            <w:r>
              <w:rPr>
                <w:noProof/>
                <w:webHidden/>
              </w:rPr>
              <w:tab/>
            </w:r>
            <w:r>
              <w:rPr>
                <w:noProof/>
                <w:webHidden/>
              </w:rPr>
              <w:fldChar w:fldCharType="begin"/>
            </w:r>
            <w:r>
              <w:rPr>
                <w:noProof/>
                <w:webHidden/>
              </w:rPr>
              <w:instrText xml:space="preserve"> PAGEREF _Toc167188303 \h </w:instrText>
            </w:r>
            <w:r>
              <w:rPr>
                <w:noProof/>
                <w:webHidden/>
              </w:rPr>
            </w:r>
            <w:r>
              <w:rPr>
                <w:noProof/>
                <w:webHidden/>
              </w:rPr>
              <w:fldChar w:fldCharType="separate"/>
            </w:r>
            <w:r w:rsidR="00051BA9">
              <w:rPr>
                <w:noProof/>
                <w:webHidden/>
              </w:rPr>
              <w:t>21</w:t>
            </w:r>
            <w:r>
              <w:rPr>
                <w:noProof/>
                <w:webHidden/>
              </w:rPr>
              <w:fldChar w:fldCharType="end"/>
            </w:r>
          </w:hyperlink>
        </w:p>
        <w:p w14:paraId="3F9DECD0" w14:textId="1BBA25B9" w:rsidR="00455C71" w:rsidRDefault="00455C71">
          <w:pPr>
            <w:pStyle w:val="TOC3"/>
            <w:tabs>
              <w:tab w:val="left" w:pos="1440"/>
              <w:tab w:val="right" w:leader="dot" w:pos="9350"/>
            </w:tabs>
            <w:rPr>
              <w:rFonts w:asciiTheme="minorHAnsi" w:eastAsiaTheme="minorEastAsia" w:hAnsiTheme="minorHAnsi"/>
              <w:noProof/>
              <w:szCs w:val="24"/>
            </w:rPr>
          </w:pPr>
          <w:hyperlink w:anchor="_Toc167188304" w:history="1">
            <w:r w:rsidRPr="000B0EAD">
              <w:rPr>
                <w:rStyle w:val="Hyperlink"/>
                <w:noProof/>
              </w:rPr>
              <w:t>3.6.4</w:t>
            </w:r>
            <w:r>
              <w:rPr>
                <w:rFonts w:asciiTheme="minorHAnsi" w:eastAsiaTheme="minorEastAsia" w:hAnsiTheme="minorHAnsi"/>
                <w:noProof/>
                <w:szCs w:val="24"/>
              </w:rPr>
              <w:tab/>
            </w:r>
            <w:r w:rsidRPr="000B0EAD">
              <w:rPr>
                <w:rStyle w:val="Hyperlink"/>
                <w:noProof/>
              </w:rPr>
              <w:t>Git and GitHub</w:t>
            </w:r>
            <w:r>
              <w:rPr>
                <w:noProof/>
                <w:webHidden/>
              </w:rPr>
              <w:tab/>
            </w:r>
            <w:r>
              <w:rPr>
                <w:noProof/>
                <w:webHidden/>
              </w:rPr>
              <w:fldChar w:fldCharType="begin"/>
            </w:r>
            <w:r>
              <w:rPr>
                <w:noProof/>
                <w:webHidden/>
              </w:rPr>
              <w:instrText xml:space="preserve"> PAGEREF _Toc167188304 \h </w:instrText>
            </w:r>
            <w:r>
              <w:rPr>
                <w:noProof/>
                <w:webHidden/>
              </w:rPr>
            </w:r>
            <w:r>
              <w:rPr>
                <w:noProof/>
                <w:webHidden/>
              </w:rPr>
              <w:fldChar w:fldCharType="separate"/>
            </w:r>
            <w:r w:rsidR="00051BA9">
              <w:rPr>
                <w:noProof/>
                <w:webHidden/>
              </w:rPr>
              <w:t>22</w:t>
            </w:r>
            <w:r>
              <w:rPr>
                <w:noProof/>
                <w:webHidden/>
              </w:rPr>
              <w:fldChar w:fldCharType="end"/>
            </w:r>
          </w:hyperlink>
        </w:p>
        <w:p w14:paraId="2892C53A" w14:textId="494D321B" w:rsidR="00455C71" w:rsidRDefault="00455C71">
          <w:pPr>
            <w:pStyle w:val="TOC3"/>
            <w:tabs>
              <w:tab w:val="left" w:pos="1440"/>
              <w:tab w:val="right" w:leader="dot" w:pos="9350"/>
            </w:tabs>
            <w:rPr>
              <w:rFonts w:asciiTheme="minorHAnsi" w:eastAsiaTheme="minorEastAsia" w:hAnsiTheme="minorHAnsi"/>
              <w:noProof/>
              <w:szCs w:val="24"/>
            </w:rPr>
          </w:pPr>
          <w:hyperlink w:anchor="_Toc167188305" w:history="1">
            <w:r w:rsidRPr="000B0EAD">
              <w:rPr>
                <w:rStyle w:val="Hyperlink"/>
                <w:noProof/>
              </w:rPr>
              <w:t>3.6.5</w:t>
            </w:r>
            <w:r>
              <w:rPr>
                <w:rFonts w:asciiTheme="minorHAnsi" w:eastAsiaTheme="minorEastAsia" w:hAnsiTheme="minorHAnsi"/>
                <w:noProof/>
                <w:szCs w:val="24"/>
              </w:rPr>
              <w:tab/>
            </w:r>
            <w:r w:rsidRPr="000B0EAD">
              <w:rPr>
                <w:rStyle w:val="Hyperlink"/>
                <w:noProof/>
              </w:rPr>
              <w:t>Visual Studio Code</w:t>
            </w:r>
            <w:r>
              <w:rPr>
                <w:noProof/>
                <w:webHidden/>
              </w:rPr>
              <w:tab/>
            </w:r>
            <w:r>
              <w:rPr>
                <w:noProof/>
                <w:webHidden/>
              </w:rPr>
              <w:fldChar w:fldCharType="begin"/>
            </w:r>
            <w:r>
              <w:rPr>
                <w:noProof/>
                <w:webHidden/>
              </w:rPr>
              <w:instrText xml:space="preserve"> PAGEREF _Toc167188305 \h </w:instrText>
            </w:r>
            <w:r>
              <w:rPr>
                <w:noProof/>
                <w:webHidden/>
              </w:rPr>
            </w:r>
            <w:r>
              <w:rPr>
                <w:noProof/>
                <w:webHidden/>
              </w:rPr>
              <w:fldChar w:fldCharType="separate"/>
            </w:r>
            <w:r w:rsidR="00051BA9">
              <w:rPr>
                <w:noProof/>
                <w:webHidden/>
              </w:rPr>
              <w:t>22</w:t>
            </w:r>
            <w:r>
              <w:rPr>
                <w:noProof/>
                <w:webHidden/>
              </w:rPr>
              <w:fldChar w:fldCharType="end"/>
            </w:r>
          </w:hyperlink>
        </w:p>
        <w:p w14:paraId="21A4F77F" w14:textId="49AAFD8C" w:rsidR="00455C71" w:rsidRDefault="00455C71">
          <w:pPr>
            <w:pStyle w:val="TOC1"/>
            <w:tabs>
              <w:tab w:val="right" w:leader="dot" w:pos="9350"/>
            </w:tabs>
            <w:rPr>
              <w:rFonts w:asciiTheme="minorHAnsi" w:eastAsiaTheme="minorEastAsia" w:hAnsiTheme="minorHAnsi"/>
              <w:noProof/>
              <w:szCs w:val="24"/>
            </w:rPr>
          </w:pPr>
          <w:hyperlink w:anchor="_Toc167188306" w:history="1">
            <w:r w:rsidRPr="000B0EAD">
              <w:rPr>
                <w:rStyle w:val="Hyperlink"/>
                <w:noProof/>
              </w:rPr>
              <w:t>References</w:t>
            </w:r>
            <w:r>
              <w:rPr>
                <w:noProof/>
                <w:webHidden/>
              </w:rPr>
              <w:tab/>
            </w:r>
            <w:r>
              <w:rPr>
                <w:noProof/>
                <w:webHidden/>
              </w:rPr>
              <w:fldChar w:fldCharType="begin"/>
            </w:r>
            <w:r>
              <w:rPr>
                <w:noProof/>
                <w:webHidden/>
              </w:rPr>
              <w:instrText xml:space="preserve"> PAGEREF _Toc167188306 \h </w:instrText>
            </w:r>
            <w:r>
              <w:rPr>
                <w:noProof/>
                <w:webHidden/>
              </w:rPr>
            </w:r>
            <w:r>
              <w:rPr>
                <w:noProof/>
                <w:webHidden/>
              </w:rPr>
              <w:fldChar w:fldCharType="separate"/>
            </w:r>
            <w:r w:rsidR="00051BA9">
              <w:rPr>
                <w:noProof/>
                <w:webHidden/>
              </w:rPr>
              <w:t>23</w:t>
            </w:r>
            <w:r>
              <w:rPr>
                <w:noProof/>
                <w:webHidden/>
              </w:rPr>
              <w:fldChar w:fldCharType="end"/>
            </w:r>
          </w:hyperlink>
        </w:p>
        <w:p w14:paraId="50B78A2B" w14:textId="553DB351" w:rsidR="00455C71" w:rsidRDefault="00455C71">
          <w:pPr>
            <w:pStyle w:val="TOC1"/>
            <w:tabs>
              <w:tab w:val="right" w:leader="dot" w:pos="9350"/>
            </w:tabs>
            <w:rPr>
              <w:rFonts w:asciiTheme="minorHAnsi" w:eastAsiaTheme="minorEastAsia" w:hAnsiTheme="minorHAnsi"/>
              <w:noProof/>
              <w:szCs w:val="24"/>
            </w:rPr>
          </w:pPr>
          <w:hyperlink w:anchor="_Toc167188307" w:history="1">
            <w:r w:rsidRPr="000B0EAD">
              <w:rPr>
                <w:rStyle w:val="Hyperlink"/>
                <w:noProof/>
              </w:rPr>
              <w:t>Appendices</w:t>
            </w:r>
            <w:r>
              <w:rPr>
                <w:noProof/>
                <w:webHidden/>
              </w:rPr>
              <w:tab/>
            </w:r>
            <w:r>
              <w:rPr>
                <w:noProof/>
                <w:webHidden/>
              </w:rPr>
              <w:fldChar w:fldCharType="begin"/>
            </w:r>
            <w:r>
              <w:rPr>
                <w:noProof/>
                <w:webHidden/>
              </w:rPr>
              <w:instrText xml:space="preserve"> PAGEREF _Toc167188307 \h </w:instrText>
            </w:r>
            <w:r>
              <w:rPr>
                <w:noProof/>
                <w:webHidden/>
              </w:rPr>
            </w:r>
            <w:r>
              <w:rPr>
                <w:noProof/>
                <w:webHidden/>
              </w:rPr>
              <w:fldChar w:fldCharType="separate"/>
            </w:r>
            <w:r w:rsidR="00051BA9">
              <w:rPr>
                <w:noProof/>
                <w:webHidden/>
              </w:rPr>
              <w:t>26</w:t>
            </w:r>
            <w:r>
              <w:rPr>
                <w:noProof/>
                <w:webHidden/>
              </w:rPr>
              <w:fldChar w:fldCharType="end"/>
            </w:r>
          </w:hyperlink>
        </w:p>
        <w:p w14:paraId="2C3C74F4" w14:textId="30BEB176" w:rsidR="00455C71" w:rsidRDefault="00455C71">
          <w:pPr>
            <w:pStyle w:val="TOC2"/>
            <w:tabs>
              <w:tab w:val="left" w:pos="1680"/>
              <w:tab w:val="right" w:leader="dot" w:pos="9350"/>
            </w:tabs>
            <w:rPr>
              <w:rFonts w:asciiTheme="minorHAnsi" w:eastAsiaTheme="minorEastAsia" w:hAnsiTheme="minorHAnsi"/>
              <w:noProof/>
              <w:szCs w:val="24"/>
            </w:rPr>
          </w:pPr>
          <w:hyperlink w:anchor="_Toc167188308" w:history="1">
            <w:r w:rsidRPr="000B0EAD">
              <w:rPr>
                <w:rStyle w:val="Hyperlink"/>
                <w:noProof/>
              </w:rPr>
              <w:t>Appendix 1:</w:t>
            </w:r>
            <w:r>
              <w:rPr>
                <w:rFonts w:asciiTheme="minorHAnsi" w:eastAsiaTheme="minorEastAsia" w:hAnsiTheme="minorHAnsi"/>
                <w:noProof/>
                <w:szCs w:val="24"/>
              </w:rPr>
              <w:tab/>
            </w:r>
            <w:r w:rsidRPr="000B0EAD">
              <w:rPr>
                <w:rStyle w:val="Hyperlink"/>
                <w:noProof/>
              </w:rPr>
              <w:t>Gannt Chart</w:t>
            </w:r>
            <w:r>
              <w:rPr>
                <w:noProof/>
                <w:webHidden/>
              </w:rPr>
              <w:tab/>
            </w:r>
            <w:r>
              <w:rPr>
                <w:noProof/>
                <w:webHidden/>
              </w:rPr>
              <w:fldChar w:fldCharType="begin"/>
            </w:r>
            <w:r>
              <w:rPr>
                <w:noProof/>
                <w:webHidden/>
              </w:rPr>
              <w:instrText xml:space="preserve"> PAGEREF _Toc167188308 \h </w:instrText>
            </w:r>
            <w:r>
              <w:rPr>
                <w:noProof/>
                <w:webHidden/>
              </w:rPr>
            </w:r>
            <w:r>
              <w:rPr>
                <w:noProof/>
                <w:webHidden/>
              </w:rPr>
              <w:fldChar w:fldCharType="separate"/>
            </w:r>
            <w:r w:rsidR="00051BA9">
              <w:rPr>
                <w:noProof/>
                <w:webHidden/>
              </w:rPr>
              <w:t>26</w:t>
            </w:r>
            <w:r>
              <w:rPr>
                <w:noProof/>
                <w:webHidden/>
              </w:rPr>
              <w:fldChar w:fldCharType="end"/>
            </w:r>
          </w:hyperlink>
        </w:p>
        <w:p w14:paraId="265F8C9C" w14:textId="1A4B58A3" w:rsidR="00455C71" w:rsidRDefault="00455C71">
          <w:pPr>
            <w:pStyle w:val="TOC2"/>
            <w:tabs>
              <w:tab w:val="left" w:pos="1680"/>
              <w:tab w:val="right" w:leader="dot" w:pos="9350"/>
            </w:tabs>
            <w:rPr>
              <w:rFonts w:asciiTheme="minorHAnsi" w:eastAsiaTheme="minorEastAsia" w:hAnsiTheme="minorHAnsi"/>
              <w:noProof/>
              <w:szCs w:val="24"/>
            </w:rPr>
          </w:pPr>
          <w:hyperlink w:anchor="_Toc167188309" w:history="1">
            <w:r w:rsidRPr="000B0EAD">
              <w:rPr>
                <w:rStyle w:val="Hyperlink"/>
                <w:noProof/>
              </w:rPr>
              <w:t>Appendix 2:</w:t>
            </w:r>
            <w:r>
              <w:rPr>
                <w:rFonts w:asciiTheme="minorHAnsi" w:eastAsiaTheme="minorEastAsia" w:hAnsiTheme="minorHAnsi"/>
                <w:noProof/>
                <w:szCs w:val="24"/>
              </w:rPr>
              <w:tab/>
            </w:r>
            <w:r w:rsidRPr="000B0EAD">
              <w:rPr>
                <w:rStyle w:val="Hyperlink"/>
                <w:noProof/>
              </w:rPr>
              <w:t>Marking Guide</w:t>
            </w:r>
            <w:r>
              <w:rPr>
                <w:noProof/>
                <w:webHidden/>
              </w:rPr>
              <w:tab/>
            </w:r>
            <w:r>
              <w:rPr>
                <w:noProof/>
                <w:webHidden/>
              </w:rPr>
              <w:fldChar w:fldCharType="begin"/>
            </w:r>
            <w:r>
              <w:rPr>
                <w:noProof/>
                <w:webHidden/>
              </w:rPr>
              <w:instrText xml:space="preserve"> PAGEREF _Toc167188309 \h </w:instrText>
            </w:r>
            <w:r>
              <w:rPr>
                <w:noProof/>
                <w:webHidden/>
              </w:rPr>
            </w:r>
            <w:r>
              <w:rPr>
                <w:noProof/>
                <w:webHidden/>
              </w:rPr>
              <w:fldChar w:fldCharType="separate"/>
            </w:r>
            <w:r w:rsidR="00051BA9">
              <w:rPr>
                <w:noProof/>
                <w:webHidden/>
              </w:rPr>
              <w:t>27</w:t>
            </w:r>
            <w:r>
              <w:rPr>
                <w:noProof/>
                <w:webHidden/>
              </w:rPr>
              <w:fldChar w:fldCharType="end"/>
            </w:r>
          </w:hyperlink>
        </w:p>
        <w:p w14:paraId="70E62776" w14:textId="3AA1F997" w:rsidR="00627153" w:rsidRDefault="00627153">
          <w:r>
            <w:rPr>
              <w:b/>
              <w:bCs/>
              <w:noProof/>
            </w:rPr>
            <w:fldChar w:fldCharType="end"/>
          </w:r>
        </w:p>
      </w:sdtContent>
    </w:sdt>
    <w:p w14:paraId="690809D3" w14:textId="4DBE23ED" w:rsidR="00C72B7A" w:rsidRDefault="00C72B7A" w:rsidP="00B95D70"/>
    <w:p w14:paraId="12750E45" w14:textId="77777777" w:rsidR="00C72B7A" w:rsidRDefault="00C72B7A" w:rsidP="00B95D70">
      <w:r>
        <w:br w:type="page"/>
      </w:r>
    </w:p>
    <w:p w14:paraId="0F3DB7BA" w14:textId="45D729B3" w:rsidR="00496D32" w:rsidRDefault="00C72B7A" w:rsidP="001351E9">
      <w:pPr>
        <w:pStyle w:val="uchiha"/>
      </w:pPr>
      <w:bookmarkStart w:id="3" w:name="_Toc167188252"/>
      <w:r>
        <w:lastRenderedPageBreak/>
        <w:t xml:space="preserve">List of </w:t>
      </w:r>
      <w:r w:rsidR="00DA7307">
        <w:t>Figures</w:t>
      </w:r>
      <w:bookmarkEnd w:id="3"/>
    </w:p>
    <w:p w14:paraId="4326277D" w14:textId="014DCCF7" w:rsidR="00455C71" w:rsidRDefault="00455C71">
      <w:pPr>
        <w:pStyle w:val="TableofFigures"/>
        <w:tabs>
          <w:tab w:val="right" w:leader="dot" w:pos="9350"/>
        </w:tabs>
        <w:rPr>
          <w:rFonts w:asciiTheme="minorHAnsi" w:eastAsiaTheme="minorEastAsia" w:hAnsiTheme="minorHAnsi"/>
          <w:noProof/>
          <w:szCs w:val="24"/>
        </w:rPr>
      </w:pPr>
      <w:r>
        <w:fldChar w:fldCharType="begin"/>
      </w:r>
      <w:r>
        <w:instrText xml:space="preserve"> TOC \h \z \c "Figure" </w:instrText>
      </w:r>
      <w:r>
        <w:fldChar w:fldCharType="separate"/>
      </w:r>
      <w:hyperlink w:anchor="_Toc167188310" w:history="1">
        <w:r w:rsidRPr="00E10012">
          <w:rPr>
            <w:rStyle w:val="Hyperlink"/>
            <w:noProof/>
          </w:rPr>
          <w:t>Figure 2.1 Block Diagram of Hook Mechanism (Abukar et al., 2014)</w:t>
        </w:r>
        <w:r>
          <w:rPr>
            <w:noProof/>
            <w:webHidden/>
          </w:rPr>
          <w:tab/>
        </w:r>
        <w:r>
          <w:rPr>
            <w:noProof/>
            <w:webHidden/>
          </w:rPr>
          <w:fldChar w:fldCharType="begin"/>
        </w:r>
        <w:r>
          <w:rPr>
            <w:noProof/>
            <w:webHidden/>
          </w:rPr>
          <w:instrText xml:space="preserve"> PAGEREF _Toc167188310 \h </w:instrText>
        </w:r>
        <w:r>
          <w:rPr>
            <w:noProof/>
            <w:webHidden/>
          </w:rPr>
        </w:r>
        <w:r>
          <w:rPr>
            <w:noProof/>
            <w:webHidden/>
          </w:rPr>
          <w:fldChar w:fldCharType="separate"/>
        </w:r>
        <w:r w:rsidR="00051BA9">
          <w:rPr>
            <w:noProof/>
            <w:webHidden/>
          </w:rPr>
          <w:t>8</w:t>
        </w:r>
        <w:r>
          <w:rPr>
            <w:noProof/>
            <w:webHidden/>
          </w:rPr>
          <w:fldChar w:fldCharType="end"/>
        </w:r>
      </w:hyperlink>
    </w:p>
    <w:p w14:paraId="29C5CD97" w14:textId="066710C9" w:rsidR="00455C71" w:rsidRDefault="00455C71">
      <w:pPr>
        <w:pStyle w:val="TableofFigures"/>
        <w:tabs>
          <w:tab w:val="right" w:leader="dot" w:pos="9350"/>
        </w:tabs>
        <w:rPr>
          <w:rFonts w:asciiTheme="minorHAnsi" w:eastAsiaTheme="minorEastAsia" w:hAnsiTheme="minorHAnsi"/>
          <w:noProof/>
          <w:szCs w:val="24"/>
        </w:rPr>
      </w:pPr>
      <w:hyperlink w:anchor="_Toc167188311" w:history="1">
        <w:r w:rsidRPr="00E10012">
          <w:rPr>
            <w:rStyle w:val="Hyperlink"/>
            <w:noProof/>
          </w:rPr>
          <w:t>Figure 2.2 Keyboard State Table Method (Abukar et al., 2014)</w:t>
        </w:r>
        <w:r>
          <w:rPr>
            <w:noProof/>
            <w:webHidden/>
          </w:rPr>
          <w:tab/>
        </w:r>
        <w:r>
          <w:rPr>
            <w:noProof/>
            <w:webHidden/>
          </w:rPr>
          <w:fldChar w:fldCharType="begin"/>
        </w:r>
        <w:r>
          <w:rPr>
            <w:noProof/>
            <w:webHidden/>
          </w:rPr>
          <w:instrText xml:space="preserve"> PAGEREF _Toc167188311 \h </w:instrText>
        </w:r>
        <w:r>
          <w:rPr>
            <w:noProof/>
            <w:webHidden/>
          </w:rPr>
        </w:r>
        <w:r>
          <w:rPr>
            <w:noProof/>
            <w:webHidden/>
          </w:rPr>
          <w:fldChar w:fldCharType="separate"/>
        </w:r>
        <w:r w:rsidR="00051BA9">
          <w:rPr>
            <w:noProof/>
            <w:webHidden/>
          </w:rPr>
          <w:t>9</w:t>
        </w:r>
        <w:r>
          <w:rPr>
            <w:noProof/>
            <w:webHidden/>
          </w:rPr>
          <w:fldChar w:fldCharType="end"/>
        </w:r>
      </w:hyperlink>
    </w:p>
    <w:p w14:paraId="246CD1E7" w14:textId="627A6509" w:rsidR="00455C71" w:rsidRDefault="00455C71">
      <w:pPr>
        <w:pStyle w:val="TableofFigures"/>
        <w:tabs>
          <w:tab w:val="right" w:leader="dot" w:pos="9350"/>
        </w:tabs>
        <w:rPr>
          <w:rFonts w:asciiTheme="minorHAnsi" w:eastAsiaTheme="minorEastAsia" w:hAnsiTheme="minorHAnsi"/>
          <w:noProof/>
          <w:szCs w:val="24"/>
        </w:rPr>
      </w:pPr>
      <w:hyperlink w:anchor="_Toc167188312" w:history="1">
        <w:r w:rsidRPr="00E10012">
          <w:rPr>
            <w:rStyle w:val="Hyperlink"/>
            <w:noProof/>
          </w:rPr>
          <w:t>Figure 2.3 Proposed Taxonomy for Keyloggers (Bhardwaj &amp; Goundar, 2020)</w:t>
        </w:r>
        <w:r>
          <w:rPr>
            <w:noProof/>
            <w:webHidden/>
          </w:rPr>
          <w:tab/>
        </w:r>
        <w:r>
          <w:rPr>
            <w:noProof/>
            <w:webHidden/>
          </w:rPr>
          <w:fldChar w:fldCharType="begin"/>
        </w:r>
        <w:r>
          <w:rPr>
            <w:noProof/>
            <w:webHidden/>
          </w:rPr>
          <w:instrText xml:space="preserve"> PAGEREF _Toc167188312 \h </w:instrText>
        </w:r>
        <w:r>
          <w:rPr>
            <w:noProof/>
            <w:webHidden/>
          </w:rPr>
        </w:r>
        <w:r>
          <w:rPr>
            <w:noProof/>
            <w:webHidden/>
          </w:rPr>
          <w:fldChar w:fldCharType="separate"/>
        </w:r>
        <w:r w:rsidR="00051BA9">
          <w:rPr>
            <w:noProof/>
            <w:webHidden/>
          </w:rPr>
          <w:t>11</w:t>
        </w:r>
        <w:r>
          <w:rPr>
            <w:noProof/>
            <w:webHidden/>
          </w:rPr>
          <w:fldChar w:fldCharType="end"/>
        </w:r>
      </w:hyperlink>
    </w:p>
    <w:p w14:paraId="7DBD5FA9" w14:textId="17641618" w:rsidR="00455C71" w:rsidRDefault="00455C71">
      <w:pPr>
        <w:pStyle w:val="TableofFigures"/>
        <w:tabs>
          <w:tab w:val="right" w:leader="dot" w:pos="9350"/>
        </w:tabs>
        <w:rPr>
          <w:rFonts w:asciiTheme="minorHAnsi" w:eastAsiaTheme="minorEastAsia" w:hAnsiTheme="minorHAnsi"/>
          <w:noProof/>
          <w:szCs w:val="24"/>
        </w:rPr>
      </w:pPr>
      <w:hyperlink w:anchor="_Toc167188313" w:history="1">
        <w:r w:rsidRPr="00E10012">
          <w:rPr>
            <w:rStyle w:val="Hyperlink"/>
            <w:noProof/>
          </w:rPr>
          <w:t>Figure 2.4 Emails Received Containing Logs (Bejo et al., 2023)</w:t>
        </w:r>
        <w:r>
          <w:rPr>
            <w:noProof/>
            <w:webHidden/>
          </w:rPr>
          <w:tab/>
        </w:r>
        <w:r>
          <w:rPr>
            <w:noProof/>
            <w:webHidden/>
          </w:rPr>
          <w:fldChar w:fldCharType="begin"/>
        </w:r>
        <w:r>
          <w:rPr>
            <w:noProof/>
            <w:webHidden/>
          </w:rPr>
          <w:instrText xml:space="preserve"> PAGEREF _Toc167188313 \h </w:instrText>
        </w:r>
        <w:r>
          <w:rPr>
            <w:noProof/>
            <w:webHidden/>
          </w:rPr>
        </w:r>
        <w:r>
          <w:rPr>
            <w:noProof/>
            <w:webHidden/>
          </w:rPr>
          <w:fldChar w:fldCharType="separate"/>
        </w:r>
        <w:r w:rsidR="00051BA9">
          <w:rPr>
            <w:noProof/>
            <w:webHidden/>
          </w:rPr>
          <w:t>12</w:t>
        </w:r>
        <w:r>
          <w:rPr>
            <w:noProof/>
            <w:webHidden/>
          </w:rPr>
          <w:fldChar w:fldCharType="end"/>
        </w:r>
      </w:hyperlink>
    </w:p>
    <w:p w14:paraId="650BC0F1" w14:textId="06D35513" w:rsidR="00455C71" w:rsidRDefault="00455C71">
      <w:pPr>
        <w:pStyle w:val="TableofFigures"/>
        <w:tabs>
          <w:tab w:val="right" w:leader="dot" w:pos="9350"/>
        </w:tabs>
        <w:rPr>
          <w:rFonts w:asciiTheme="minorHAnsi" w:eastAsiaTheme="minorEastAsia" w:hAnsiTheme="minorHAnsi"/>
          <w:noProof/>
          <w:szCs w:val="24"/>
        </w:rPr>
      </w:pPr>
      <w:hyperlink w:anchor="_Toc167188314" w:history="1">
        <w:r w:rsidRPr="00E10012">
          <w:rPr>
            <w:rStyle w:val="Hyperlink"/>
            <w:noProof/>
          </w:rPr>
          <w:t>Figure 2.5 Flow Diagram (Joy et al., 2023)</w:t>
        </w:r>
        <w:r>
          <w:rPr>
            <w:noProof/>
            <w:webHidden/>
          </w:rPr>
          <w:tab/>
        </w:r>
        <w:r>
          <w:rPr>
            <w:noProof/>
            <w:webHidden/>
          </w:rPr>
          <w:fldChar w:fldCharType="begin"/>
        </w:r>
        <w:r>
          <w:rPr>
            <w:noProof/>
            <w:webHidden/>
          </w:rPr>
          <w:instrText xml:space="preserve"> PAGEREF _Toc167188314 \h </w:instrText>
        </w:r>
        <w:r>
          <w:rPr>
            <w:noProof/>
            <w:webHidden/>
          </w:rPr>
        </w:r>
        <w:r>
          <w:rPr>
            <w:noProof/>
            <w:webHidden/>
          </w:rPr>
          <w:fldChar w:fldCharType="separate"/>
        </w:r>
        <w:r w:rsidR="00051BA9">
          <w:rPr>
            <w:noProof/>
            <w:webHidden/>
          </w:rPr>
          <w:t>13</w:t>
        </w:r>
        <w:r>
          <w:rPr>
            <w:noProof/>
            <w:webHidden/>
          </w:rPr>
          <w:fldChar w:fldCharType="end"/>
        </w:r>
      </w:hyperlink>
    </w:p>
    <w:p w14:paraId="0EF5C2C8" w14:textId="095AC962" w:rsidR="00455C71" w:rsidRDefault="00455C71">
      <w:pPr>
        <w:pStyle w:val="TableofFigures"/>
        <w:tabs>
          <w:tab w:val="right" w:leader="dot" w:pos="9350"/>
        </w:tabs>
        <w:rPr>
          <w:rFonts w:asciiTheme="minorHAnsi" w:eastAsiaTheme="minorEastAsia" w:hAnsiTheme="minorHAnsi"/>
          <w:noProof/>
          <w:szCs w:val="24"/>
        </w:rPr>
      </w:pPr>
      <w:hyperlink w:anchor="_Toc167188315" w:history="1">
        <w:r w:rsidRPr="00E10012">
          <w:rPr>
            <w:rStyle w:val="Hyperlink"/>
            <w:noProof/>
          </w:rPr>
          <w:t>Figure 2.6 Conceptual Framework</w:t>
        </w:r>
        <w:r>
          <w:rPr>
            <w:noProof/>
            <w:webHidden/>
          </w:rPr>
          <w:tab/>
        </w:r>
        <w:r>
          <w:rPr>
            <w:noProof/>
            <w:webHidden/>
          </w:rPr>
          <w:fldChar w:fldCharType="begin"/>
        </w:r>
        <w:r>
          <w:rPr>
            <w:noProof/>
            <w:webHidden/>
          </w:rPr>
          <w:instrText xml:space="preserve"> PAGEREF _Toc167188315 \h </w:instrText>
        </w:r>
        <w:r>
          <w:rPr>
            <w:noProof/>
            <w:webHidden/>
          </w:rPr>
        </w:r>
        <w:r>
          <w:rPr>
            <w:noProof/>
            <w:webHidden/>
          </w:rPr>
          <w:fldChar w:fldCharType="separate"/>
        </w:r>
        <w:r w:rsidR="00051BA9">
          <w:rPr>
            <w:noProof/>
            <w:webHidden/>
          </w:rPr>
          <w:t>15</w:t>
        </w:r>
        <w:r>
          <w:rPr>
            <w:noProof/>
            <w:webHidden/>
          </w:rPr>
          <w:fldChar w:fldCharType="end"/>
        </w:r>
      </w:hyperlink>
    </w:p>
    <w:p w14:paraId="053E3559" w14:textId="595924D6" w:rsidR="00455C71" w:rsidRDefault="00455C71">
      <w:pPr>
        <w:pStyle w:val="TableofFigures"/>
        <w:tabs>
          <w:tab w:val="right" w:leader="dot" w:pos="9350"/>
        </w:tabs>
        <w:rPr>
          <w:rFonts w:asciiTheme="minorHAnsi" w:eastAsiaTheme="minorEastAsia" w:hAnsiTheme="minorHAnsi"/>
          <w:noProof/>
          <w:szCs w:val="24"/>
        </w:rPr>
      </w:pPr>
      <w:hyperlink w:anchor="_Toc167188316" w:history="1">
        <w:r w:rsidRPr="00E10012">
          <w:rPr>
            <w:rStyle w:val="Hyperlink"/>
            <w:noProof/>
          </w:rPr>
          <w:t>Figure 3.1 Prototyping Methodology (Aman et al., 2018)</w:t>
        </w:r>
        <w:r>
          <w:rPr>
            <w:noProof/>
            <w:webHidden/>
          </w:rPr>
          <w:tab/>
        </w:r>
        <w:r>
          <w:rPr>
            <w:noProof/>
            <w:webHidden/>
          </w:rPr>
          <w:fldChar w:fldCharType="begin"/>
        </w:r>
        <w:r>
          <w:rPr>
            <w:noProof/>
            <w:webHidden/>
          </w:rPr>
          <w:instrText xml:space="preserve"> PAGEREF _Toc167188316 \h </w:instrText>
        </w:r>
        <w:r>
          <w:rPr>
            <w:noProof/>
            <w:webHidden/>
          </w:rPr>
        </w:r>
        <w:r>
          <w:rPr>
            <w:noProof/>
            <w:webHidden/>
          </w:rPr>
          <w:fldChar w:fldCharType="separate"/>
        </w:r>
        <w:r w:rsidR="00051BA9">
          <w:rPr>
            <w:noProof/>
            <w:webHidden/>
          </w:rPr>
          <w:t>17</w:t>
        </w:r>
        <w:r>
          <w:rPr>
            <w:noProof/>
            <w:webHidden/>
          </w:rPr>
          <w:fldChar w:fldCharType="end"/>
        </w:r>
      </w:hyperlink>
    </w:p>
    <w:p w14:paraId="3E913DC5" w14:textId="772FD113" w:rsidR="00455C71" w:rsidRDefault="00455C71">
      <w:pPr>
        <w:pStyle w:val="TableofFigures"/>
        <w:tabs>
          <w:tab w:val="right" w:leader="dot" w:pos="9350"/>
        </w:tabs>
        <w:rPr>
          <w:rFonts w:asciiTheme="minorHAnsi" w:eastAsiaTheme="minorEastAsia" w:hAnsiTheme="minorHAnsi"/>
          <w:noProof/>
          <w:szCs w:val="24"/>
        </w:rPr>
      </w:pPr>
      <w:hyperlink w:anchor="_Toc167188317" w:history="1">
        <w:r w:rsidRPr="00E10012">
          <w:rPr>
            <w:rStyle w:val="Hyperlink"/>
            <w:noProof/>
          </w:rPr>
          <w:t>Figure 3.2 Evolutionary Prototype Model (Shao &amp; Dida, 2020)</w:t>
        </w:r>
        <w:r>
          <w:rPr>
            <w:noProof/>
            <w:webHidden/>
          </w:rPr>
          <w:tab/>
        </w:r>
        <w:r>
          <w:rPr>
            <w:noProof/>
            <w:webHidden/>
          </w:rPr>
          <w:fldChar w:fldCharType="begin"/>
        </w:r>
        <w:r>
          <w:rPr>
            <w:noProof/>
            <w:webHidden/>
          </w:rPr>
          <w:instrText xml:space="preserve"> PAGEREF _Toc167188317 \h </w:instrText>
        </w:r>
        <w:r>
          <w:rPr>
            <w:noProof/>
            <w:webHidden/>
          </w:rPr>
        </w:r>
        <w:r>
          <w:rPr>
            <w:noProof/>
            <w:webHidden/>
          </w:rPr>
          <w:fldChar w:fldCharType="separate"/>
        </w:r>
        <w:r w:rsidR="00051BA9">
          <w:rPr>
            <w:noProof/>
            <w:webHidden/>
          </w:rPr>
          <w:t>20</w:t>
        </w:r>
        <w:r>
          <w:rPr>
            <w:noProof/>
            <w:webHidden/>
          </w:rPr>
          <w:fldChar w:fldCharType="end"/>
        </w:r>
      </w:hyperlink>
    </w:p>
    <w:p w14:paraId="29C30526" w14:textId="64FB8F5F" w:rsidR="00DA7307" w:rsidRDefault="00455C71" w:rsidP="00B95D70">
      <w:r>
        <w:fldChar w:fldCharType="end"/>
      </w:r>
      <w:r w:rsidR="00DA7307">
        <w:br w:type="page"/>
      </w:r>
    </w:p>
    <w:p w14:paraId="65D02C95" w14:textId="60D7C8FB" w:rsidR="00455C71" w:rsidRDefault="00DA7307" w:rsidP="00455C71">
      <w:pPr>
        <w:pStyle w:val="uchiha"/>
      </w:pPr>
      <w:bookmarkStart w:id="4" w:name="_Toc167188253"/>
      <w:r>
        <w:lastRenderedPageBreak/>
        <w:t>List of Tables</w:t>
      </w:r>
      <w:bookmarkEnd w:id="4"/>
    </w:p>
    <w:p w14:paraId="5A4690B0" w14:textId="1A17949C" w:rsidR="00455C71" w:rsidRDefault="00455C71">
      <w:pPr>
        <w:pStyle w:val="TableofFigures"/>
        <w:tabs>
          <w:tab w:val="right" w:leader="dot" w:pos="9350"/>
        </w:tabs>
        <w:rPr>
          <w:rFonts w:asciiTheme="minorHAnsi" w:eastAsiaTheme="minorEastAsia" w:hAnsiTheme="minorHAnsi"/>
          <w:noProof/>
          <w:szCs w:val="24"/>
        </w:rPr>
      </w:pPr>
      <w:r>
        <w:fldChar w:fldCharType="begin"/>
      </w:r>
      <w:r>
        <w:instrText xml:space="preserve"> TOC \h \z \c "Table" </w:instrText>
      </w:r>
      <w:r>
        <w:fldChar w:fldCharType="separate"/>
      </w:r>
      <w:hyperlink w:anchor="_Toc167188318" w:history="1">
        <w:r w:rsidRPr="009A3EA9">
          <w:rPr>
            <w:rStyle w:val="Hyperlink"/>
            <w:noProof/>
          </w:rPr>
          <w:t>Table 3.1 Test Case Template Example</w:t>
        </w:r>
        <w:r>
          <w:rPr>
            <w:noProof/>
            <w:webHidden/>
          </w:rPr>
          <w:tab/>
        </w:r>
        <w:r>
          <w:rPr>
            <w:noProof/>
            <w:webHidden/>
          </w:rPr>
          <w:fldChar w:fldCharType="begin"/>
        </w:r>
        <w:r>
          <w:rPr>
            <w:noProof/>
            <w:webHidden/>
          </w:rPr>
          <w:instrText xml:space="preserve"> PAGEREF _Toc167188318 \h </w:instrText>
        </w:r>
        <w:r>
          <w:rPr>
            <w:noProof/>
            <w:webHidden/>
          </w:rPr>
        </w:r>
        <w:r>
          <w:rPr>
            <w:noProof/>
            <w:webHidden/>
          </w:rPr>
          <w:fldChar w:fldCharType="separate"/>
        </w:r>
        <w:r w:rsidR="00051BA9">
          <w:rPr>
            <w:noProof/>
            <w:webHidden/>
          </w:rPr>
          <w:t>19</w:t>
        </w:r>
        <w:r>
          <w:rPr>
            <w:noProof/>
            <w:webHidden/>
          </w:rPr>
          <w:fldChar w:fldCharType="end"/>
        </w:r>
      </w:hyperlink>
    </w:p>
    <w:p w14:paraId="0F429FC1" w14:textId="60299C5B" w:rsidR="00455C71" w:rsidRDefault="00455C71" w:rsidP="00455C71">
      <w:pPr>
        <w:pStyle w:val="uchiha"/>
        <w:jc w:val="left"/>
      </w:pPr>
      <w:r>
        <w:fldChar w:fldCharType="end"/>
      </w:r>
    </w:p>
    <w:p w14:paraId="6EC68E24" w14:textId="15AC7B6C" w:rsidR="00DA7307" w:rsidRDefault="00DA7307" w:rsidP="00B95D70"/>
    <w:p w14:paraId="3B1A3BCA" w14:textId="77777777" w:rsidR="00DA7307" w:rsidRDefault="00DA7307" w:rsidP="00B95D70">
      <w:r>
        <w:br w:type="page"/>
      </w:r>
    </w:p>
    <w:p w14:paraId="2C10070B" w14:textId="0D79A2EB" w:rsidR="00DA7307" w:rsidRDefault="00DA7307" w:rsidP="001351E9">
      <w:pPr>
        <w:pStyle w:val="uchiha"/>
      </w:pPr>
      <w:bookmarkStart w:id="5" w:name="_Toc167188254"/>
      <w:r>
        <w:lastRenderedPageBreak/>
        <w:t>List of Abbreviations</w:t>
      </w:r>
      <w:bookmarkEnd w:id="5"/>
    </w:p>
    <w:p w14:paraId="57742A1D" w14:textId="2300498E" w:rsidR="00DA7307" w:rsidRDefault="00AF56D2" w:rsidP="00F87EB5">
      <w:r>
        <w:t>A</w:t>
      </w:r>
      <w:r w:rsidR="008B7320">
        <w:t>PI:</w:t>
      </w:r>
      <w:r w:rsidR="00F87EB5">
        <w:tab/>
      </w:r>
      <w:r w:rsidR="00FA1C36">
        <w:t>Application Programming Interface</w:t>
      </w:r>
    </w:p>
    <w:p w14:paraId="2A4D758F" w14:textId="21F1E627" w:rsidR="008B7320" w:rsidRDefault="008B7320" w:rsidP="00F87EB5">
      <w:r>
        <w:t>ID:</w:t>
      </w:r>
      <w:r w:rsidR="00FA1C36">
        <w:tab/>
        <w:t>Iden</w:t>
      </w:r>
      <w:r w:rsidR="00D66EDF">
        <w:t>tity/Identification</w:t>
      </w:r>
    </w:p>
    <w:p w14:paraId="400D4473" w14:textId="3800104F" w:rsidR="008B7320" w:rsidRDefault="008B7320" w:rsidP="00F87EB5">
      <w:r>
        <w:t>IDE:</w:t>
      </w:r>
      <w:r w:rsidR="00D66EDF">
        <w:tab/>
      </w:r>
      <w:r w:rsidR="00D55898">
        <w:t>Integrated Development Environment</w:t>
      </w:r>
    </w:p>
    <w:p w14:paraId="2AC7DE26" w14:textId="43173BBB" w:rsidR="008B7320" w:rsidRDefault="008B7320" w:rsidP="00F87EB5">
      <w:r>
        <w:t>MHz:</w:t>
      </w:r>
      <w:r w:rsidR="00D55898">
        <w:tab/>
        <w:t>Megahertz</w:t>
      </w:r>
    </w:p>
    <w:p w14:paraId="2098FAD7" w14:textId="40409330" w:rsidR="008B7320" w:rsidRDefault="008B7320" w:rsidP="00F87EB5">
      <w:r>
        <w:t>OS:</w:t>
      </w:r>
      <w:r w:rsidR="00D55898">
        <w:tab/>
        <w:t>Operating System</w:t>
      </w:r>
    </w:p>
    <w:p w14:paraId="4DEA416C" w14:textId="1D92E65C" w:rsidR="008B7320" w:rsidRDefault="008B7320" w:rsidP="00F87EB5">
      <w:r>
        <w:t>PC:</w:t>
      </w:r>
      <w:r w:rsidR="00D55898">
        <w:tab/>
        <w:t>Personal Computer</w:t>
      </w:r>
    </w:p>
    <w:p w14:paraId="149A4900" w14:textId="3EA7961F" w:rsidR="008B7320" w:rsidRDefault="00F87EB5" w:rsidP="00F87EB5">
      <w:r>
        <w:t>R</w:t>
      </w:r>
      <w:r w:rsidR="00D55898">
        <w:t>F</w:t>
      </w:r>
      <w:r>
        <w:t>:</w:t>
      </w:r>
      <w:r w:rsidR="00D55898">
        <w:tab/>
        <w:t>Radio Frequency</w:t>
      </w:r>
    </w:p>
    <w:p w14:paraId="5AF3564C" w14:textId="43C6579E" w:rsidR="00F87EB5" w:rsidRDefault="00F87EB5" w:rsidP="00F87EB5">
      <w:r>
        <w:t>SMTP:</w:t>
      </w:r>
      <w:r w:rsidR="00D55898">
        <w:tab/>
        <w:t>Simple Mail Transfer Protocol</w:t>
      </w:r>
    </w:p>
    <w:p w14:paraId="7F25E697" w14:textId="6257EE77" w:rsidR="00F87EB5" w:rsidRDefault="00F87EB5" w:rsidP="00F87EB5">
      <w:r>
        <w:t>US</w:t>
      </w:r>
      <w:r w:rsidR="000D2147">
        <w:t>B</w:t>
      </w:r>
      <w:r>
        <w:t>:</w:t>
      </w:r>
      <w:r w:rsidR="000D2147">
        <w:tab/>
        <w:t>Universal Serial Bus</w:t>
      </w:r>
    </w:p>
    <w:p w14:paraId="1961569F" w14:textId="77777777" w:rsidR="00DA7307" w:rsidRDefault="00DA7307" w:rsidP="00B95D70">
      <w:r>
        <w:br w:type="page"/>
      </w:r>
    </w:p>
    <w:p w14:paraId="0F5BDF8A" w14:textId="77777777" w:rsidR="00E05C52" w:rsidRDefault="00E05C52" w:rsidP="00764864">
      <w:pPr>
        <w:pStyle w:val="Heading1"/>
        <w:sectPr w:rsidR="00E05C52" w:rsidSect="00F0505F">
          <w:footerReference w:type="default" r:id="rId9"/>
          <w:pgSz w:w="12240" w:h="15840"/>
          <w:pgMar w:top="1440" w:right="1440" w:bottom="1440" w:left="1440" w:header="720" w:footer="720" w:gutter="0"/>
          <w:pgNumType w:fmt="lowerRoman" w:start="1"/>
          <w:cols w:space="720"/>
          <w:docGrid w:linePitch="360"/>
        </w:sectPr>
      </w:pPr>
    </w:p>
    <w:p w14:paraId="43DA6589" w14:textId="0F7B7642" w:rsidR="00440822" w:rsidRDefault="00440822" w:rsidP="00764864">
      <w:pPr>
        <w:pStyle w:val="Heading1"/>
      </w:pPr>
      <w:bookmarkStart w:id="6" w:name="_Toc167188255"/>
      <w:r>
        <w:lastRenderedPageBreak/>
        <w:t>Introduction</w:t>
      </w:r>
      <w:bookmarkEnd w:id="6"/>
    </w:p>
    <w:p w14:paraId="2C761F33" w14:textId="77777777" w:rsidR="00440822" w:rsidRDefault="00440822" w:rsidP="00F36EDC">
      <w:pPr>
        <w:pStyle w:val="Heading2"/>
      </w:pPr>
      <w:bookmarkStart w:id="7" w:name="_Toc167188256"/>
      <w:r>
        <w:t>Background Information</w:t>
      </w:r>
      <w:bookmarkEnd w:id="7"/>
    </w:p>
    <w:p w14:paraId="4A97A69E" w14:textId="14424859" w:rsidR="00440822" w:rsidRDefault="00440822" w:rsidP="00B95D70">
      <w:r>
        <w:t xml:space="preserve">The evolution of technology can be defined as the sustained growth and advancement of technologies over time facilitated by innovative solutions, research and demands of the market. It is wholesome as it entails developments in communication, networking, hardware and software technologies which brazes the trail for metamorphic changes in our society today </w:t>
      </w:r>
      <w:r>
        <w:fldChar w:fldCharType="begin"/>
      </w:r>
      <w:r>
        <w:instrText xml:space="preserve"> ADDIN ZOTERO_ITEM CSL_CITATION {"citationID":"FNZ5cUgw","properties":{"formattedCitation":"(Nafish &amp; Rengarajan, 2024)","plainCitation":"(Nafish &amp; Rengarajan, 2024)","noteIndex":0},"citationItems":[{"id":35,"uris":["http://zotero.org/users/local/izb99uhz/items/3UN6RJ6L"],"itemData":{"id":35,"type":"article-journal","abstract":"The rapid evolution of technology has revolutionized numerous aspects of modern life, however, it has also resulted in additional challenges, particularly in the realm of cybersecurity. This research paper explores the multifaceted effects of technological evolution on cybercrime. It examines how advancements in technology have both facilitated cybercriminal activities and enabled innovative strategies for cybersecurity. This paper aims to provide insight into the complex interplay between technological progress and cybercrime, ultimately highlighting the importance of proactive measures to mitigate cyber threats in an increasingly digitized world.","container-title":"International Journal of Innovative Research in Computer and Communication Engineering","DOI":"10.15680/IJIRCCE.2024.1202056","ISSN":"2320-9801, 2320-9798","issue":"02","journalAbbreviation":"IJIRCCE","license":"http://creativecommons.org/licenses/by-nc-nd/4.0","page":"1060-1066","source":"DOI.org (Crossref)","title":"The Effects of Technology evolution on Cybercrime","volume":"12","author":[{"family":"Nafish","given":"Afrin"},{"family":"Rengarajan","given":"A."}],"issued":{"date-parts":[["2024",2,25]]}}}],"schema":"https://github.com/citation-style-language/schema/raw/master/csl-citation.json"} </w:instrText>
      </w:r>
      <w:r>
        <w:fldChar w:fldCharType="separate"/>
      </w:r>
      <w:r w:rsidRPr="0086477B">
        <w:t>(Nafish &amp; Rengarajan, 2024)</w:t>
      </w:r>
      <w:r>
        <w:fldChar w:fldCharType="end"/>
      </w:r>
      <w:r>
        <w:t xml:space="preserve">. Drastic changes and advancements in technology brought about the growth and development of the internet and the cyberspace to interconnect users and break geographical boundaries between them to facilitate communication, medical care, business and education among other sectors of daily life. However, with these notable advancements, cybercrimes and attacks have become more prevalent </w:t>
      </w:r>
      <w:r>
        <w:fldChar w:fldCharType="begin"/>
      </w:r>
      <w:r>
        <w:instrText xml:space="preserve"> ADDIN ZOTERO_ITEM CSL_CITATION {"citationID":"gjoqUvjc","properties":{"formattedCitation":"(Nagathota et al., 2023)","plainCitation":"(Nagathota et al., 2023)","noteIndex":0},"citationItems":[{"id":37,"uris":["http://zotero.org/users/local/izb99uhz/items/SBMZBHXV"],"itemData":{"id":37,"type":"article-journal","abstract":"In today’s world, technology has become an ever-growing factor in our lives and ever since COVID-19, we have seen the rise of a digital, AI, world. Technology has greatly developed, evolved, and impacted the world since 2020. It has made lives more accessible in terms of communication and interactions. Instead of commuting to work every day, many businesses turned to ZOOM or TEAMS calls. Instead of having a meet-up with friends, you could Facetime. The world was forced to move online leaving the real world behind. However, many people overlook technology’s impact on today’s world. Cybercrime and cyberattacks are some of the many problems that continue to arise. With the sudden move to the online world, cybersecurity was a term many people hadn’t grasped yet, leading many people to not understand the risk of not protecting their data online. Advancing technology has made many cybercrimes more common because people have personal information online linking bank accounts, addresses, and phone numbers left unprotected. Different cyber attacks include malware and ransomware attacks, identity theft and fraud, phishing and spear phishing, cyber espionage, cyber extortion, crypto-jacking, etc. The sectors that have been most affected are business and social media with Identity theft, spear-phishing, and fraud as leading attacks. The leading cybercrimes for these sectors are identity theft and ransomware attacks. For future generations, people have to learn about cybersecurity and cybercrime. This paper explains what cybercrime and cyber attacks are and how to protect and prevent these attacks.","container-title":"Journal of Student Research","DOI":"10.47611/jsr.v12i4.2284","ISSN":"2167-1907","issue":"4","journalAbbreviation":"J Stud Res","license":"https://creativecommons.org/licenses/by-nc-sa/4.0","source":"DOI.org (Crossref)","title":"Effects of Technology and Cybercrimes on Business and Social Media","URL":"https://www.jsr.org/index.php/path/article/view/2284","volume":"12","author":[{"family":"Nagathota","given":"Joshua"},{"family":"Kethar","given":"Jothsna"},{"family":"Gochhayat, Ph.D.","given":"Sarada Prasad"}],"accessed":{"date-parts":[["2024",5,19]]},"issued":{"date-parts":[["2023",11,30]]}}}],"schema":"https://github.com/citation-style-language/schema/raw/master/csl-citation.json"} </w:instrText>
      </w:r>
      <w:r>
        <w:fldChar w:fldCharType="separate"/>
      </w:r>
      <w:r w:rsidRPr="006158A0">
        <w:t>(Nagathota et al., 2023)</w:t>
      </w:r>
      <w:r>
        <w:fldChar w:fldCharType="end"/>
      </w:r>
      <w:r>
        <w:t xml:space="preserve">. Data breaches otherwise known as data leaks refer to security violations whereby unauthorized parties gain access to guarded data caused by several causes, one of them being hacker’s activities by use of malware such as phishing emails and keyloggers </w:t>
      </w:r>
      <w:r>
        <w:fldChar w:fldCharType="begin"/>
      </w:r>
      <w:r>
        <w:instrText xml:space="preserve"> ADDIN ZOTERO_ITEM CSL_CITATION {"citationID":"NUK79XXw","properties":{"formattedCitation":"(Ifinedo et al., 2024)","plainCitation":"(Ifinedo et al., 2024)","noteIndex":0},"citationItems":[{"id":39,"uris":["http://zotero.org/users/local/izb99uhz/items/RAGQCZ9Q"],"itemData":{"id":39,"type":"article-journal","container-title":"Information Technology and People","DOI":"10.1108/ITP-07-2022-","journalAbbreviation":"Information Technology and People","title":"Reducing data privacy breaches: An empirical study of relevant antecedents and an outcome","author":[{"family":"Ifinedo","given":"Princely"},{"family":"Vachon","given":"Francine"},{"family":"Ayanso","given":"Anteneh"}],"issued":{"date-parts":[["2024",4,17]]}}}],"schema":"https://github.com/citation-style-language/schema/raw/master/csl-citation.json"} </w:instrText>
      </w:r>
      <w:r>
        <w:fldChar w:fldCharType="separate"/>
      </w:r>
      <w:r w:rsidRPr="007B1728">
        <w:t>(Ifinedo et al., 2024)</w:t>
      </w:r>
      <w:r>
        <w:fldChar w:fldCharType="end"/>
      </w:r>
      <w:r>
        <w:t>. The scope of this study is limited to software keyloggers with functionalities to steal passwords, obtain clipboard data and screenshot user’s activity techniques such as</w:t>
      </w:r>
      <w:r w:rsidR="00A92D88">
        <w:t xml:space="preserve"> server architectures for storing and </w:t>
      </w:r>
      <w:r>
        <w:t>reporting stolen credentials in stealth mode on user devices</w:t>
      </w:r>
      <w:r w:rsidR="00CE24DE">
        <w:t>.</w:t>
      </w:r>
    </w:p>
    <w:p w14:paraId="36DFD2FE" w14:textId="52F410B1" w:rsidR="00440822" w:rsidRDefault="00440822" w:rsidP="00B95D70">
      <w:r>
        <w:t xml:space="preserve">According to </w:t>
      </w:r>
      <w:r>
        <w:fldChar w:fldCharType="begin"/>
      </w:r>
      <w:r w:rsidR="00C405EB">
        <w:instrText xml:space="preserve"> ADDIN ZOTERO_ITEM CSL_CITATION {"citationID":"TrpXvzaB","properties":{"formattedCitation":"(Kapare et al., 2024)","plainCitation":"(Kapare et al., 2024)","dontUpdate":true,"noteIndex":0},"citationItems":[{"id":42,"uris":["http://zotero.org/users/local/izb99uhz/items/QUUAH65M"],"itemData":{"id":42,"type":"article-journal","ISSN":"2320-2880","issue":"3","page":"j617-j624","title":"Enhancing Digital Security With The Advanced Keylogger Project","volume":"12","author":[{"family":"Kapare","given":"Rutik"},{"family":"Gawade","given":"Aditya"},{"family":"Kamble","given":"Aditya"},{"family":"Tembhurnikar","given":"Pallavi"}],"issued":{"date-parts":[["2024",3]]}}}],"schema":"https://github.com/citation-style-language/schema/raw/master/csl-citation.json"} </w:instrText>
      </w:r>
      <w:r>
        <w:fldChar w:fldCharType="separate"/>
      </w:r>
      <w:r w:rsidRPr="0068640B">
        <w:t>Kapare et al. 2024</w:t>
      </w:r>
      <w:r>
        <w:fldChar w:fldCharType="end"/>
      </w:r>
      <w:r>
        <w:t>, the risk factor associated with sensitive information on the internet is exceedingly high considering the plethora of information on the internet. Keyloggers which were originally adopted for licit uses such as troubleshooting and forensic analysis have since been employed in malicious activities such as identity theft, financial fraud and espionage in certain cases. Their clandestine nature makes them invisible to users who fail to know of their presence on their devices which further propagates the risk of data breaches and exploitation. Despite the rapid advancements in keylogger based attacks over the recent years, there have not been many proposals of efficacious and effective solutions to address the problem of keyloggers especially software keyloggers as the signature and behaviour based detection techniques try to overcome keyloggers but fail to provide assured detection putting in consideration the</w:t>
      </w:r>
      <w:r w:rsidR="00280D5E">
        <w:t xml:space="preserve">ir </w:t>
      </w:r>
      <w:r>
        <w:t xml:space="preserve">sophistication </w:t>
      </w:r>
      <w:r>
        <w:fldChar w:fldCharType="begin"/>
      </w:r>
      <w:r>
        <w:instrText xml:space="preserve"> ADDIN ZOTERO_ITEM CSL_CITATION {"citationID":"TvTgOLQ3","properties":{"formattedCitation":"(Santoki, 2014)","plainCitation":"(Santoki, 2014)","noteIndex":0},"citationItems":[{"id":43,"uris":["http://zotero.org/users/local/izb99uhz/items/G3W5KZQP"],"itemData":{"id":43,"type":"article-journal","ISSN":"2321-9939","issue":"2","page":"1999-2017","title":"Design and Implementation of Detection of Key Logger","volume":"2","author":[{"family":"Santoki","given":"Hiralal Pratik"}],"issued":{"date-parts":[["2014"]]}}}],"schema":"https://github.com/citation-style-language/schema/raw/master/csl-citation.json"} </w:instrText>
      </w:r>
      <w:r>
        <w:fldChar w:fldCharType="separate"/>
      </w:r>
      <w:r w:rsidRPr="007E66A3">
        <w:t>(Santoki, 2014)</w:t>
      </w:r>
      <w:r>
        <w:fldChar w:fldCharType="end"/>
      </w:r>
      <w:r>
        <w:t xml:space="preserve">. Furthermore, by logging keystrokes, hackers can obtain and access sensitive information with the log files providing sufficient information  about keyboard events </w:t>
      </w:r>
      <w:r>
        <w:lastRenderedPageBreak/>
        <w:t xml:space="preserve">and applications visited by users which offer proof to reveal users’ activity thus infringing on their privacy and most importantly, without their consent or knowledge </w:t>
      </w:r>
      <w:r w:rsidR="005B26AC">
        <w:t>as</w:t>
      </w:r>
      <w:r>
        <w:t xml:space="preserve"> many antivirus programs lack the capabilities to identify the presence of keylogger activity on their devices </w:t>
      </w:r>
      <w:r>
        <w:fldChar w:fldCharType="begin"/>
      </w:r>
      <w:r>
        <w:instrText xml:space="preserve"> ADDIN ZOTERO_ITEM CSL_CITATION {"citationID":"Nd2mkgw2","properties":{"formattedCitation":"(Bejo et al., 2023)","plainCitation":"(Bejo et al., 2023)","noteIndex":0},"citationItems":[{"id":30,"uris":["http://zotero.org/users/local/izb99uhz/items/AQXAUETL"],"itemData":{"id":30,"type":"book","note":"page: 2274\nDOI: 10.1109/ICACCS57279.2023.10112977","number-of-pages":"2269","title":"Design, Analysis and Implementation of an Advanced Keylogger to Defend Cyber Threats","author":[{"family":"Bejo","given":"Sahil"},{"family":"Kumar","given":"Biresh"},{"family":"Banerjee","given":"Pallab"},{"family":"Jha","given":"Pooja"},{"family":"Singh","given":"Amar"},{"family":"Dehury","given":"Mohan"}],"issued":{"date-parts":[["2023",3,17]]}}}],"schema":"https://github.com/citation-style-language/schema/raw/master/csl-citation.json"} </w:instrText>
      </w:r>
      <w:r>
        <w:fldChar w:fldCharType="separate"/>
      </w:r>
      <w:r w:rsidRPr="009258BE">
        <w:t>(Bejo et al., 2023)</w:t>
      </w:r>
      <w:r>
        <w:fldChar w:fldCharType="end"/>
      </w:r>
      <w:r>
        <w:t xml:space="preserve">. The insidious nature of software keyloggers deters their detection and this poses a great threat to data safety and privacy. </w:t>
      </w:r>
    </w:p>
    <w:p w14:paraId="43AE1AB6" w14:textId="77777777" w:rsidR="00440822" w:rsidRDefault="00440822" w:rsidP="00B95D70">
      <w:r>
        <w:t>The significance of addressing these gaps with regards to keyloggers lies in the significance of protection of sensitive information of users in the cyberspace. The internet has become an imperative part of our world today as it has increased efficiency and enhanced convenience of previously tedious tasks. Information shared on the internet or accessed by internet users needs to be well protected against breaches and unwanted access to uphold the privacy of users and integrity of the data. This emphasizes the need for robust and dynamic detection mechanisms for keyloggers to provide alerts and detect keyloggers to make users aware of keylogging activities. This initiates prompt responses in curbing these attacks and denying access of users’ sensitive information to hackers with the intention of financial gain or propagating other cybercrimes using the keylogger as a backdoor. Nonetheless, it aids in providing information on notable signs of keylogger attacks on systems and offers solutions in deterring their success.</w:t>
      </w:r>
    </w:p>
    <w:p w14:paraId="0179A7B6" w14:textId="77777777" w:rsidR="00440822" w:rsidRDefault="00440822" w:rsidP="00F36EDC">
      <w:pPr>
        <w:pStyle w:val="Heading2"/>
      </w:pPr>
      <w:bookmarkStart w:id="8" w:name="_Toc167188257"/>
      <w:r>
        <w:t>Problem Statement</w:t>
      </w:r>
      <w:bookmarkEnd w:id="8"/>
    </w:p>
    <w:p w14:paraId="3323B36E" w14:textId="3E943C76" w:rsidR="00440822" w:rsidRDefault="00440822" w:rsidP="00B95D70">
      <w:pPr>
        <w:rPr>
          <w:rFonts w:eastAsia="Times New Roman"/>
          <w:kern w:val="0"/>
          <w14:ligatures w14:val="none"/>
        </w:rPr>
      </w:pPr>
      <w:r>
        <w:rPr>
          <w:rFonts w:eastAsia="Times New Roman"/>
          <w:kern w:val="0"/>
          <w14:ligatures w14:val="none"/>
        </w:rPr>
        <w:t xml:space="preserve">According to </w:t>
      </w:r>
      <w:r>
        <w:rPr>
          <w:rFonts w:eastAsia="Times New Roman"/>
          <w:kern w:val="0"/>
          <w14:ligatures w14:val="none"/>
        </w:rPr>
        <w:fldChar w:fldCharType="begin"/>
      </w:r>
      <w:r w:rsidR="00C405EB">
        <w:rPr>
          <w:rFonts w:eastAsia="Times New Roman"/>
          <w:kern w:val="0"/>
          <w14:ligatures w14:val="none"/>
        </w:rPr>
        <w:instrText xml:space="preserve"> ADDIN ZOTERO_ITEM CSL_CITATION {"citationID":"eiHkXDfK","properties":{"formattedCitation":"(Mbanaso &amp; Dandaura, 2015)","plainCitation":"(Mbanaso &amp; Dandaura, 2015)","dontUpdate":true,"noteIndex":0},"citationItems":[{"id":45,"uris":["http://zotero.org/users/local/izb99uhz/items/SJSQCDCZ"],"itemData":{"id":45,"type":"article-journal","container-title":"Journal of Computer Engineering (IOSR-JCE","DOI":"10.9790/0661-17361724","journalAbbreviation":"Journal of Computer Engineering (IOSR-JCE","page":"2278-661","title":"The Cyberspace: Redefining A New World","volume":"17","author":[{"family":"Mbanaso","given":"Uche"},{"family":"Dandaura","given":"Professor"}],"issued":{"date-parts":[["2015",6,1]]}}}],"schema":"https://github.com/citation-style-language/schema/raw/master/csl-citation.json"} </w:instrText>
      </w:r>
      <w:r>
        <w:rPr>
          <w:rFonts w:eastAsia="Times New Roman"/>
          <w:kern w:val="0"/>
          <w14:ligatures w14:val="none"/>
        </w:rPr>
        <w:fldChar w:fldCharType="separate"/>
      </w:r>
      <w:r w:rsidRPr="00990018">
        <w:t>Mbanaso &amp; Dandaura, 2015</w:t>
      </w:r>
      <w:r>
        <w:rPr>
          <w:rFonts w:eastAsia="Times New Roman"/>
          <w:kern w:val="0"/>
          <w14:ligatures w14:val="none"/>
        </w:rPr>
        <w:fldChar w:fldCharType="end"/>
      </w:r>
      <w:r>
        <w:rPr>
          <w:rFonts w:eastAsia="Times New Roman"/>
          <w:kern w:val="0"/>
          <w14:ligatures w14:val="none"/>
        </w:rPr>
        <w:t>, t</w:t>
      </w:r>
      <w:r w:rsidRPr="00EA305A">
        <w:rPr>
          <w:rFonts w:eastAsia="Times New Roman"/>
          <w:kern w:val="0"/>
          <w14:ligatures w14:val="none"/>
        </w:rPr>
        <w:t>he advent of the Internet and the growing utilization of information technologies have resulted in remarkable transformations in human existence. It is revolutionizing the economic growth of numerous nations, removing trade obstacles, and enabling global communication, cooperation, and idea sharing despite the conventional boundaries of time, place, and class. The convergence of people, information systems, and the internet</w:t>
      </w:r>
      <w:r w:rsidR="007656E6">
        <w:rPr>
          <w:rFonts w:eastAsia="Times New Roman"/>
          <w:kern w:val="0"/>
          <w14:ligatures w14:val="none"/>
        </w:rPr>
        <w:t xml:space="preserve"> </w:t>
      </w:r>
      <w:r w:rsidRPr="00EA305A">
        <w:rPr>
          <w:rFonts w:eastAsia="Times New Roman"/>
          <w:kern w:val="0"/>
          <w14:ligatures w14:val="none"/>
        </w:rPr>
        <w:t>commonly referred to as "cyberspace"</w:t>
      </w:r>
      <w:r w:rsidR="005468A7">
        <w:rPr>
          <w:rFonts w:eastAsia="Times New Roman"/>
          <w:kern w:val="0"/>
          <w14:ligatures w14:val="none"/>
        </w:rPr>
        <w:t xml:space="preserve"> </w:t>
      </w:r>
      <w:r w:rsidRPr="00EA305A">
        <w:rPr>
          <w:rFonts w:eastAsia="Times New Roman"/>
          <w:kern w:val="0"/>
          <w14:ligatures w14:val="none"/>
        </w:rPr>
        <w:t>has produced a global virtual environment for competitive advantage.</w:t>
      </w:r>
      <w:r>
        <w:rPr>
          <w:rFonts w:eastAsia="Times New Roman"/>
          <w:kern w:val="0"/>
          <w14:ligatures w14:val="none"/>
        </w:rPr>
        <w:t xml:space="preserve"> </w:t>
      </w:r>
      <w:r w:rsidRPr="00EA305A">
        <w:rPr>
          <w:rFonts w:eastAsia="Times New Roman"/>
          <w:kern w:val="0"/>
          <w14:ligatures w14:val="none"/>
        </w:rPr>
        <w:t xml:space="preserve">Cyberspace technologies are being used by governments, enterprises, organizations, and individuals globally </w:t>
      </w:r>
      <w:r w:rsidR="007656E6" w:rsidRPr="00EA305A">
        <w:rPr>
          <w:rFonts w:eastAsia="Times New Roman"/>
          <w:kern w:val="0"/>
          <w14:ligatures w14:val="none"/>
        </w:rPr>
        <w:t>to</w:t>
      </w:r>
      <w:r w:rsidRPr="00EA305A">
        <w:rPr>
          <w:rFonts w:eastAsia="Times New Roman"/>
          <w:kern w:val="0"/>
          <w14:ligatures w14:val="none"/>
        </w:rPr>
        <w:t xml:space="preserve"> increase productivity and profitability. It is, in fact, changing security postures, socioeconomic activity, and opening doors for success and creativity. Additionally, it has increased the tools available to enhance global welfare and universal governance. </w:t>
      </w:r>
      <w:r w:rsidR="007656E6">
        <w:rPr>
          <w:rFonts w:eastAsia="Times New Roman"/>
          <w:kern w:val="0"/>
          <w14:ligatures w14:val="none"/>
        </w:rPr>
        <w:t>T</w:t>
      </w:r>
      <w:r w:rsidRPr="00EA305A">
        <w:rPr>
          <w:rFonts w:eastAsia="Times New Roman"/>
          <w:kern w:val="0"/>
          <w14:ligatures w14:val="none"/>
        </w:rPr>
        <w:t>he internet has brought about more opportunities for research,</w:t>
      </w:r>
      <w:r>
        <w:rPr>
          <w:rFonts w:eastAsia="Times New Roman"/>
          <w:kern w:val="0"/>
          <w14:ligatures w14:val="none"/>
        </w:rPr>
        <w:t xml:space="preserve"> </w:t>
      </w:r>
      <w:r w:rsidRPr="002172B2">
        <w:rPr>
          <w:rFonts w:eastAsia="Times New Roman"/>
          <w:kern w:val="0"/>
          <w14:ligatures w14:val="none"/>
        </w:rPr>
        <w:t>development and innovations, which ultimately is leading to exceptional economic growth and</w:t>
      </w:r>
      <w:r>
        <w:rPr>
          <w:rFonts w:eastAsia="Times New Roman"/>
          <w:kern w:val="0"/>
          <w14:ligatures w14:val="none"/>
        </w:rPr>
        <w:t xml:space="preserve"> </w:t>
      </w:r>
      <w:r w:rsidRPr="002172B2">
        <w:rPr>
          <w:rFonts w:eastAsia="Times New Roman"/>
          <w:kern w:val="0"/>
          <w14:ligatures w14:val="none"/>
        </w:rPr>
        <w:t>prosperity, as well as enabling informed societies worldwide at an amazing speed</w:t>
      </w:r>
      <w:r>
        <w:rPr>
          <w:rFonts w:eastAsia="Times New Roman"/>
          <w:kern w:val="0"/>
          <w14:ligatures w14:val="none"/>
        </w:rPr>
        <w:t xml:space="preserve"> </w:t>
      </w:r>
      <w:r>
        <w:rPr>
          <w:rFonts w:eastAsia="Times New Roman"/>
          <w:kern w:val="0"/>
          <w14:ligatures w14:val="none"/>
        </w:rPr>
        <w:fldChar w:fldCharType="begin"/>
      </w:r>
      <w:r>
        <w:rPr>
          <w:rFonts w:eastAsia="Times New Roman"/>
          <w:kern w:val="0"/>
          <w14:ligatures w14:val="none"/>
        </w:rPr>
        <w:instrText xml:space="preserve"> ADDIN ZOTERO_ITEM CSL_CITATION {"citationID":"0ZavjaDv","properties":{"formattedCitation":"(Mbanaso &amp; Dandaura, 2015)","plainCitation":"(Mbanaso &amp; Dandaura, 2015)","noteIndex":0},"citationItems":[{"id":45,"uris":["http://zotero.org/users/local/izb99uhz/items/SJSQCDCZ"],"itemData":{"id":45,"type":"article-journal","container-title":"Journal of Computer Engineering (IOSR-JCE","DOI":"10.9790/0661-17361724","journalAbbreviation":"Journal of Computer Engineering (IOSR-JCE","page":"2278-661","title":"The Cyberspace: Redefining A New World","volume":"17","author":[{"family":"Mbanaso","given":"Uche"},{"family":"Dandaura","given":"Professor"}],"issued":{"date-parts":[["2015",6,1]]}}}],"schema":"https://github.com/citation-style-language/schema/raw/master/csl-citation.json"} </w:instrText>
      </w:r>
      <w:r>
        <w:rPr>
          <w:rFonts w:eastAsia="Times New Roman"/>
          <w:kern w:val="0"/>
          <w14:ligatures w14:val="none"/>
        </w:rPr>
        <w:fldChar w:fldCharType="separate"/>
      </w:r>
      <w:r w:rsidRPr="006E1182">
        <w:t>(Mbanaso &amp; Dandaura, 2015)</w:t>
      </w:r>
      <w:r>
        <w:rPr>
          <w:rFonts w:eastAsia="Times New Roman"/>
          <w:kern w:val="0"/>
          <w14:ligatures w14:val="none"/>
        </w:rPr>
        <w:fldChar w:fldCharType="end"/>
      </w:r>
      <w:r w:rsidRPr="002172B2">
        <w:rPr>
          <w:rFonts w:eastAsia="Times New Roman"/>
          <w:kern w:val="0"/>
          <w14:ligatures w14:val="none"/>
        </w:rPr>
        <w:t>.</w:t>
      </w:r>
    </w:p>
    <w:p w14:paraId="7BA75348" w14:textId="77777777" w:rsidR="00440822" w:rsidRDefault="00440822" w:rsidP="00B95D70">
      <w:pPr>
        <w:rPr>
          <w:rFonts w:eastAsia="Times New Roman"/>
          <w:kern w:val="0"/>
          <w14:ligatures w14:val="none"/>
        </w:rPr>
      </w:pPr>
      <w:r>
        <w:rPr>
          <w:rFonts w:eastAsia="Times New Roman"/>
          <w:kern w:val="0"/>
          <w14:ligatures w14:val="none"/>
        </w:rPr>
        <w:lastRenderedPageBreak/>
        <w:t>However, v</w:t>
      </w:r>
      <w:r w:rsidRPr="00B91748">
        <w:rPr>
          <w:rFonts w:eastAsia="Times New Roman"/>
          <w:kern w:val="0"/>
          <w14:ligatures w14:val="none"/>
        </w:rPr>
        <w:t>ulnerabilities, hazards, and risks are ever-present in cyberspace, creating opportunities for exploitation, collusion, and conflict. Because of the inherent vulnerability that varies due to multiple factors, the increasing level of interdependence between physical and virtual components, people, and processes is relentlessly opening up unpredictable vulnerabilities, threats, and risks</w:t>
      </w:r>
      <w:r>
        <w:rPr>
          <w:rFonts w:eastAsia="Times New Roman"/>
          <w:kern w:val="0"/>
          <w14:ligatures w14:val="none"/>
        </w:rPr>
        <w:t xml:space="preserve"> </w:t>
      </w:r>
      <w:r>
        <w:rPr>
          <w:rFonts w:eastAsia="Times New Roman"/>
          <w:kern w:val="0"/>
          <w14:ligatures w14:val="none"/>
        </w:rPr>
        <w:fldChar w:fldCharType="begin"/>
      </w:r>
      <w:r>
        <w:rPr>
          <w:rFonts w:eastAsia="Times New Roman"/>
          <w:kern w:val="0"/>
          <w14:ligatures w14:val="none"/>
        </w:rPr>
        <w:instrText xml:space="preserve"> ADDIN ZOTERO_ITEM CSL_CITATION {"citationID":"iHMJ4FGw","properties":{"formattedCitation":"(Mbanaso &amp; Dandaura, 2015)","plainCitation":"(Mbanaso &amp; Dandaura, 2015)","noteIndex":0},"citationItems":[{"id":45,"uris":["http://zotero.org/users/local/izb99uhz/items/SJSQCDCZ"],"itemData":{"id":45,"type":"article-journal","container-title":"Journal of Computer Engineering (IOSR-JCE","DOI":"10.9790/0661-17361724","journalAbbreviation":"Journal of Computer Engineering (IOSR-JCE","page":"2278-661","title":"The Cyberspace: Redefining A New World","volume":"17","author":[{"family":"Mbanaso","given":"Uche"},{"family":"Dandaura","given":"Professor"}],"issued":{"date-parts":[["2015",6,1]]}}}],"schema":"https://github.com/citation-style-language/schema/raw/master/csl-citation.json"} </w:instrText>
      </w:r>
      <w:r>
        <w:rPr>
          <w:rFonts w:eastAsia="Times New Roman"/>
          <w:kern w:val="0"/>
          <w14:ligatures w14:val="none"/>
        </w:rPr>
        <w:fldChar w:fldCharType="separate"/>
      </w:r>
      <w:r w:rsidRPr="00B91748">
        <w:t>(Mbanaso &amp; Dandaura, 2015)</w:t>
      </w:r>
      <w:r>
        <w:rPr>
          <w:rFonts w:eastAsia="Times New Roman"/>
          <w:kern w:val="0"/>
          <w14:ligatures w14:val="none"/>
        </w:rPr>
        <w:fldChar w:fldCharType="end"/>
      </w:r>
      <w:r w:rsidRPr="00B91748">
        <w:rPr>
          <w:rFonts w:eastAsia="Times New Roman"/>
          <w:kern w:val="0"/>
          <w14:ligatures w14:val="none"/>
        </w:rPr>
        <w:t>.</w:t>
      </w:r>
      <w:r>
        <w:rPr>
          <w:rFonts w:eastAsia="Times New Roman"/>
          <w:kern w:val="0"/>
          <w14:ligatures w14:val="none"/>
        </w:rPr>
        <w:t xml:space="preserve"> A lot of information is shared on the internet via our devices as our lives become more digital and this might be compromised by keylogging techniques which capture keystrokes entered into a system obliviously to the user </w:t>
      </w:r>
      <w:r>
        <w:rPr>
          <w:rFonts w:eastAsia="Times New Roman"/>
          <w:kern w:val="0"/>
          <w14:ligatures w14:val="none"/>
        </w:rPr>
        <w:fldChar w:fldCharType="begin"/>
      </w:r>
      <w:r>
        <w:rPr>
          <w:rFonts w:eastAsia="Times New Roman"/>
          <w:kern w:val="0"/>
          <w14:ligatures w14:val="none"/>
        </w:rPr>
        <w:instrText xml:space="preserve"> ADDIN ZOTERO_ITEM CSL_CITATION {"citationID":"ZPCzmDFF","properties":{"formattedCitation":"(Bejo et al., 2023)","plainCitation":"(Bejo et al., 2023)","noteIndex":0},"citationItems":[{"id":30,"uris":["http://zotero.org/users/local/izb99uhz/items/AQXAUETL"],"itemData":{"id":30,"type":"book","note":"page: 2274\nDOI: 10.1109/ICACCS57279.2023.10112977","number-of-pages":"2269","title":"Design, Analysis and Implementation of an Advanced Keylogger to Defend Cyber Threats","author":[{"family":"Bejo","given":"Sahil"},{"family":"Kumar","given":"Biresh"},{"family":"Banerjee","given":"Pallab"},{"family":"Jha","given":"Pooja"},{"family":"Singh","given":"Amar"},{"family":"Dehury","given":"Mohan"}],"issued":{"date-parts":[["2023",3,17]]}}}],"schema":"https://github.com/citation-style-language/schema/raw/master/csl-citation.json"} </w:instrText>
      </w:r>
      <w:r>
        <w:rPr>
          <w:rFonts w:eastAsia="Times New Roman"/>
          <w:kern w:val="0"/>
          <w14:ligatures w14:val="none"/>
        </w:rPr>
        <w:fldChar w:fldCharType="separate"/>
      </w:r>
      <w:r w:rsidRPr="00E3575C">
        <w:t>(Bejo et al., 2023)</w:t>
      </w:r>
      <w:r>
        <w:rPr>
          <w:rFonts w:eastAsia="Times New Roman"/>
          <w:kern w:val="0"/>
          <w14:ligatures w14:val="none"/>
        </w:rPr>
        <w:fldChar w:fldCharType="end"/>
      </w:r>
      <w:r>
        <w:rPr>
          <w:rFonts w:eastAsia="Times New Roman"/>
          <w:kern w:val="0"/>
          <w14:ligatures w14:val="none"/>
        </w:rPr>
        <w:t xml:space="preserve">. Malware designed to do this are keyloggers, surveillance types of software to capture keystrokes and avail them to unwanted parties. They were initially hardware based and were utilized for legal purposes such as debugging and systems repair but with the evolution of technology, they became more sophisticated and dangerous. They have become a hazard to individuals and businesses as they are utilized by attackers to steal sensitive information such as passwords and login credentials, bank credentials and personal communications. This has eventually led to identity theft and financial fraud among other cybercrimes on the cyberspace </w:t>
      </w:r>
      <w:r>
        <w:rPr>
          <w:rFonts w:eastAsia="Times New Roman"/>
          <w:kern w:val="0"/>
          <w14:ligatures w14:val="none"/>
        </w:rPr>
        <w:fldChar w:fldCharType="begin"/>
      </w:r>
      <w:r>
        <w:rPr>
          <w:rFonts w:eastAsia="Times New Roman"/>
          <w:kern w:val="0"/>
          <w14:ligatures w14:val="none"/>
        </w:rPr>
        <w:instrText xml:space="preserve"> ADDIN ZOTERO_ITEM CSL_CITATION {"citationID":"M8loeKmC","properties":{"formattedCitation":"(Joy et al., 2023)","plainCitation":"(Joy et al., 2023)","noteIndex":0},"citationItems":[{"id":46,"uris":["http://zotero.org/users/local/izb99uhz/items/97AHCWW7"],"itemData":{"id":46,"type":"paper-conference","container-title":"2023 2nd International Conference on Automation, Computing and Renewable Systems (ICACRS)","DOI":"10.1109/ICACRS58579.2023.10404996","event-place":"Pudukkottai, India","event-title":"2023 2nd International Conference on Automation, Computing and Renewable Systems (ICACRS)","ISBN":"9798350340235","license":"https://doi.org/10.15223/policy-029","page":"1551-1557","publisher":"IEEE","publisher-place":"Pudukkottai, India","source":"DOI.org (Crossref)","title":"Developing Advanced Software Keylogger using Python and Creating Awareness of their Functionalities","URL":"https://ieeexplore.ieee.org/document/10404996/","author":[{"family":"Joy","given":"Jerin"},{"family":"Rajaram","given":"V"},{"family":"Aditya","given":"A R"},{"family":"Pandimurugan","given":"V."}],"accessed":{"date-parts":[["2024",5,19]]},"issued":{"date-parts":[["2023",12,11]]}}}],"schema":"https://github.com/citation-style-language/schema/raw/master/csl-citation.json"} </w:instrText>
      </w:r>
      <w:r>
        <w:rPr>
          <w:rFonts w:eastAsia="Times New Roman"/>
          <w:kern w:val="0"/>
          <w14:ligatures w14:val="none"/>
        </w:rPr>
        <w:fldChar w:fldCharType="separate"/>
      </w:r>
      <w:r w:rsidRPr="000238F5">
        <w:t>(Joy et al., 2023)</w:t>
      </w:r>
      <w:r>
        <w:rPr>
          <w:rFonts w:eastAsia="Times New Roman"/>
          <w:kern w:val="0"/>
          <w14:ligatures w14:val="none"/>
        </w:rPr>
        <w:fldChar w:fldCharType="end"/>
      </w:r>
      <w:r>
        <w:rPr>
          <w:rFonts w:eastAsia="Times New Roman"/>
          <w:kern w:val="0"/>
          <w14:ligatures w14:val="none"/>
        </w:rPr>
        <w:t>. This thus compromises the safety of users’ information online and hinders effective use of the internet and its innovations to enhance convenience and efficiency.</w:t>
      </w:r>
    </w:p>
    <w:p w14:paraId="5D32F212" w14:textId="77777777" w:rsidR="00440822" w:rsidRDefault="00440822" w:rsidP="00B95D70">
      <w:pPr>
        <w:rPr>
          <w:rFonts w:eastAsia="Times New Roman"/>
          <w:kern w:val="0"/>
          <w14:ligatures w14:val="none"/>
        </w:rPr>
      </w:pPr>
      <w:r>
        <w:rPr>
          <w:rFonts w:eastAsia="Times New Roman"/>
          <w:kern w:val="0"/>
          <w14:ligatures w14:val="none"/>
        </w:rPr>
        <w:t xml:space="preserve">The challenges therefore present the need for an intervention with regards to keyloggers and their propagation. This emphasizes the need for this study, to come up with a software </w:t>
      </w:r>
      <w:r w:rsidRPr="002107A8">
        <w:t>keylogger to comprehend the</w:t>
      </w:r>
      <w:r>
        <w:t>ir</w:t>
      </w:r>
      <w:r w:rsidRPr="002107A8">
        <w:t xml:space="preserve"> mechanisms</w:t>
      </w:r>
      <w:r>
        <w:rPr>
          <w:rFonts w:eastAsia="Times New Roman"/>
          <w:kern w:val="0"/>
          <w14:ligatures w14:val="none"/>
        </w:rPr>
        <w:t xml:space="preserve"> of operation and evasion as well as assess the vulnerabilities coupled with its use. The implementation and deployment of the keylogger will aid in collection of data for analysis to provide insights on the development of a method of detection for the keylogger. The information gathered at the end of the study will be significant in dissemination of knowledge regarding keyloggers and advance the fields of cybersecurity and malware assault research.</w:t>
      </w:r>
    </w:p>
    <w:p w14:paraId="067D76FB" w14:textId="77777777" w:rsidR="00440822" w:rsidRDefault="00440822" w:rsidP="00F36EDC">
      <w:pPr>
        <w:pStyle w:val="Heading2"/>
      </w:pPr>
      <w:bookmarkStart w:id="9" w:name="_Toc167188258"/>
      <w:r>
        <w:t>Objective</w:t>
      </w:r>
      <w:bookmarkEnd w:id="9"/>
    </w:p>
    <w:p w14:paraId="164A37E1" w14:textId="77777777" w:rsidR="00440822" w:rsidRDefault="00440822" w:rsidP="00F25035">
      <w:pPr>
        <w:pStyle w:val="Heading3"/>
      </w:pPr>
      <w:bookmarkStart w:id="10" w:name="_Toc167188259"/>
      <w:r>
        <w:t>General objective</w:t>
      </w:r>
      <w:bookmarkEnd w:id="10"/>
    </w:p>
    <w:p w14:paraId="384E6B29" w14:textId="19106897" w:rsidR="00440822" w:rsidRPr="00C660D1" w:rsidRDefault="00440822" w:rsidP="00B95D70">
      <w:r>
        <w:t>To design</w:t>
      </w:r>
      <w:r w:rsidR="00D54CC0">
        <w:t xml:space="preserve"> and </w:t>
      </w:r>
      <w:r>
        <w:t>develop Triskelion, a Python based software keylogger to exploit vulnerabilities in an ethically controlled environment to grasp the principles behind keyloggers and use the data collected to develop a simple mechanism for keylogger detection.</w:t>
      </w:r>
    </w:p>
    <w:p w14:paraId="3371D51E" w14:textId="77777777" w:rsidR="00440822" w:rsidRDefault="00440822" w:rsidP="00DC22F7">
      <w:pPr>
        <w:pStyle w:val="Heading3"/>
      </w:pPr>
      <w:bookmarkStart w:id="11" w:name="_Toc167188260"/>
      <w:r>
        <w:lastRenderedPageBreak/>
        <w:t>Specific Objectives</w:t>
      </w:r>
      <w:bookmarkEnd w:id="11"/>
    </w:p>
    <w:p w14:paraId="3109B5D8" w14:textId="77777777" w:rsidR="00440822" w:rsidRDefault="00440822" w:rsidP="00B95D70">
      <w:r>
        <w:t>The specific objectives of this research entail:</w:t>
      </w:r>
    </w:p>
    <w:p w14:paraId="5C91E00E" w14:textId="77777777" w:rsidR="00440822" w:rsidRDefault="00440822" w:rsidP="001F1A89">
      <w:pPr>
        <w:pStyle w:val="ListParagraph"/>
        <w:numPr>
          <w:ilvl w:val="0"/>
          <w:numId w:val="8"/>
        </w:numPr>
      </w:pPr>
      <w:r>
        <w:t xml:space="preserve">To design Triskelion as a software keylogger to run on a target device. </w:t>
      </w:r>
    </w:p>
    <w:p w14:paraId="634D68F4" w14:textId="77777777" w:rsidR="00440822" w:rsidRDefault="00440822" w:rsidP="001F1A89">
      <w:pPr>
        <w:pStyle w:val="ListParagraph"/>
        <w:numPr>
          <w:ilvl w:val="0"/>
          <w:numId w:val="8"/>
        </w:numPr>
      </w:pPr>
      <w:r>
        <w:t>To develop the Triskelion keylogger using Python that can capture keystrokes, screenshots and copied clipboard data on a target device.</w:t>
      </w:r>
    </w:p>
    <w:p w14:paraId="2BC039C0" w14:textId="77777777" w:rsidR="00440822" w:rsidRDefault="00440822" w:rsidP="001F1A89">
      <w:pPr>
        <w:pStyle w:val="ListParagraph"/>
        <w:numPr>
          <w:ilvl w:val="0"/>
          <w:numId w:val="8"/>
        </w:numPr>
      </w:pPr>
      <w:r>
        <w:t>To analyze the functionalities and threat spectrum of keyloggers.</w:t>
      </w:r>
    </w:p>
    <w:p w14:paraId="08743DD1" w14:textId="77777777" w:rsidR="00440822" w:rsidRPr="00C674D2" w:rsidRDefault="00440822" w:rsidP="001F1A89">
      <w:pPr>
        <w:pStyle w:val="ListParagraph"/>
        <w:numPr>
          <w:ilvl w:val="0"/>
          <w:numId w:val="8"/>
        </w:numPr>
      </w:pPr>
      <w:r>
        <w:t>To develop a mechanism of detection to detect the Triskelion keylogger based on the data collected and analysis of the keylogger.</w:t>
      </w:r>
    </w:p>
    <w:p w14:paraId="6E741DD7" w14:textId="77777777" w:rsidR="00440822" w:rsidRDefault="00440822" w:rsidP="00F36EDC">
      <w:pPr>
        <w:pStyle w:val="Heading2"/>
      </w:pPr>
      <w:bookmarkStart w:id="12" w:name="_Toc167188261"/>
      <w:r>
        <w:t>Research Questions</w:t>
      </w:r>
      <w:bookmarkEnd w:id="12"/>
    </w:p>
    <w:p w14:paraId="77A9B3AB" w14:textId="77777777" w:rsidR="00440822" w:rsidRPr="002107A8" w:rsidRDefault="00440822" w:rsidP="00B95D70">
      <w:r w:rsidRPr="002107A8">
        <w:t>Some of the research questions include:</w:t>
      </w:r>
    </w:p>
    <w:p w14:paraId="445E9CFC" w14:textId="77777777" w:rsidR="00440822" w:rsidRPr="002107A8" w:rsidRDefault="00440822" w:rsidP="00686DE4">
      <w:pPr>
        <w:pStyle w:val="ListParagraph"/>
        <w:numPr>
          <w:ilvl w:val="0"/>
          <w:numId w:val="9"/>
        </w:numPr>
      </w:pPr>
      <w:r w:rsidRPr="002107A8">
        <w:t>What are some of the underlying principles that make software keyloggers undetected on devices?</w:t>
      </w:r>
    </w:p>
    <w:p w14:paraId="7CB93EBE" w14:textId="77777777" w:rsidR="00440822" w:rsidRPr="002107A8" w:rsidRDefault="00440822" w:rsidP="00686DE4">
      <w:pPr>
        <w:pStyle w:val="ListParagraph"/>
        <w:numPr>
          <w:ilvl w:val="0"/>
          <w:numId w:val="9"/>
        </w:numPr>
      </w:pPr>
      <w:r w:rsidRPr="002107A8">
        <w:t xml:space="preserve">How can users be more wary of keyloggers running </w:t>
      </w:r>
      <w:r>
        <w:t>i</w:t>
      </w:r>
      <w:r w:rsidRPr="002107A8">
        <w:t>n the background of their devices and what measures are to be taken in the event of the detection of a keylogger?</w:t>
      </w:r>
    </w:p>
    <w:p w14:paraId="69A8FF00" w14:textId="77777777" w:rsidR="00440822" w:rsidRPr="002107A8" w:rsidRDefault="00440822" w:rsidP="00686DE4">
      <w:pPr>
        <w:pStyle w:val="ListParagraph"/>
        <w:numPr>
          <w:ilvl w:val="0"/>
          <w:numId w:val="9"/>
        </w:numPr>
      </w:pPr>
      <w:r w:rsidRPr="002107A8">
        <w:t xml:space="preserve">What </w:t>
      </w:r>
      <w:r>
        <w:t>are t</w:t>
      </w:r>
      <w:r w:rsidRPr="002107A8">
        <w:t xml:space="preserve">he legal uses of keyloggers and what </w:t>
      </w:r>
      <w:r>
        <w:t xml:space="preserve">defines and </w:t>
      </w:r>
      <w:r w:rsidRPr="002107A8">
        <w:t>guide</w:t>
      </w:r>
      <w:r>
        <w:t>s</w:t>
      </w:r>
      <w:r w:rsidRPr="002107A8">
        <w:t xml:space="preserve"> their legal use?</w:t>
      </w:r>
    </w:p>
    <w:p w14:paraId="134B8622" w14:textId="77777777" w:rsidR="00440822" w:rsidRPr="002107A8" w:rsidRDefault="00440822" w:rsidP="00686DE4">
      <w:pPr>
        <w:pStyle w:val="ListParagraph"/>
        <w:numPr>
          <w:ilvl w:val="0"/>
          <w:numId w:val="9"/>
        </w:numPr>
      </w:pPr>
      <w:r w:rsidRPr="002107A8">
        <w:t>What is the system architecture for keyloggers in terms of the connections between the attacker and the keylogger software itself to send the keystrokes generated by the user?</w:t>
      </w:r>
    </w:p>
    <w:p w14:paraId="536585BD" w14:textId="77777777" w:rsidR="00440822" w:rsidRPr="003A3215" w:rsidRDefault="00440822" w:rsidP="00686DE4">
      <w:pPr>
        <w:pStyle w:val="ListParagraph"/>
        <w:numPr>
          <w:ilvl w:val="0"/>
          <w:numId w:val="9"/>
        </w:numPr>
      </w:pPr>
      <w:r w:rsidRPr="002107A8">
        <w:t>How can detection methods be designed to detect keyloggers running on users’ devices to provide early detection before attack propagation?</w:t>
      </w:r>
    </w:p>
    <w:p w14:paraId="78C8971F" w14:textId="77777777" w:rsidR="00440822" w:rsidRDefault="00440822" w:rsidP="00F36EDC">
      <w:pPr>
        <w:pStyle w:val="Heading2"/>
      </w:pPr>
      <w:bookmarkStart w:id="13" w:name="_Toc167188262"/>
      <w:r>
        <w:t>Justification</w:t>
      </w:r>
      <w:bookmarkEnd w:id="13"/>
    </w:p>
    <w:p w14:paraId="425A7CF1" w14:textId="320BD706" w:rsidR="00440822" w:rsidRPr="00340C1E" w:rsidRDefault="00440822" w:rsidP="00B95D70">
      <w:r>
        <w:t xml:space="preserve">Based on the gaps of keylogger detection presented by </w:t>
      </w:r>
      <w:r>
        <w:fldChar w:fldCharType="begin"/>
      </w:r>
      <w:r w:rsidR="00C405EB">
        <w:instrText xml:space="preserve"> ADDIN ZOTERO_ITEM CSL_CITATION {"citationID":"Vm3ru0Tu","properties":{"formattedCitation":"(Santoki, 2014)","plainCitation":"(Santoki, 2014)","dontUpdate":true,"noteIndex":0},"citationItems":[{"id":43,"uris":["http://zotero.org/users/local/izb99uhz/items/G3W5KZQP"],"itemData":{"id":43,"type":"article-journal","ISSN":"2321-9939","issue":"2","page":"1999-2017","title":"Design and Implementation of Detection of Key Logger","volume":"2","author":[{"family":"Santoki","given":"Hiralal Pratik"}],"issued":{"date-parts":[["2014"]]}}}],"schema":"https://github.com/citation-style-language/schema/raw/master/csl-citation.json"} </w:instrText>
      </w:r>
      <w:r>
        <w:fldChar w:fldCharType="separate"/>
      </w:r>
      <w:r w:rsidRPr="009D7934">
        <w:t>Santoki, 2014</w:t>
      </w:r>
      <w:r>
        <w:fldChar w:fldCharType="end"/>
      </w:r>
      <w:r>
        <w:t xml:space="preserve"> and the insidious nature of keyloggers highlighted by </w:t>
      </w:r>
      <w:r>
        <w:fldChar w:fldCharType="begin"/>
      </w:r>
      <w:r w:rsidR="00C405EB">
        <w:instrText xml:space="preserve"> ADDIN ZOTERO_ITEM CSL_CITATION {"citationID":"XP3oh5lt","properties":{"formattedCitation":"(Bejo et al., 2023)","plainCitation":"(Bejo et al., 2023)","dontUpdate":true,"noteIndex":0},"citationItems":[{"id":30,"uris":["http://zotero.org/users/local/izb99uhz/items/AQXAUETL"],"itemData":{"id":30,"type":"book","note":"page: 2274\nDOI: 10.1109/ICACCS57279.2023.10112977","number-of-pages":"2269","title":"Design, Analysis and Implementation of an Advanced Keylogger to Defend Cyber Threats","author":[{"family":"Bejo","given":"Sahil"},{"family":"Kumar","given":"Biresh"},{"family":"Banerjee","given":"Pallab"},{"family":"Jha","given":"Pooja"},{"family":"Singh","given":"Amar"},{"family":"Dehury","given":"Mohan"}],"issued":{"date-parts":[["2023",3,17]]}}}],"schema":"https://github.com/citation-style-language/schema/raw/master/csl-citation.json"} </w:instrText>
      </w:r>
      <w:r>
        <w:fldChar w:fldCharType="separate"/>
      </w:r>
      <w:r w:rsidRPr="00697EF1">
        <w:t>Bejo et al., 2023</w:t>
      </w:r>
      <w:r>
        <w:fldChar w:fldCharType="end"/>
      </w:r>
      <w:r>
        <w:t xml:space="preserve">, they validate the need for conducting this study. </w:t>
      </w:r>
      <w:r w:rsidRPr="001178A0">
        <w:rPr>
          <w:rFonts w:eastAsia="Times New Roman"/>
          <w:kern w:val="0"/>
          <w14:ligatures w14:val="none"/>
        </w:rPr>
        <w:t xml:space="preserve">The research provides some insight into the internal workings and guiding principles of keyloggers, in addition to the vulnerabilities they attack. This highlights the need to understand not </w:t>
      </w:r>
      <w:r>
        <w:rPr>
          <w:rFonts w:eastAsia="Times New Roman"/>
          <w:kern w:val="0"/>
          <w14:ligatures w14:val="none"/>
        </w:rPr>
        <w:t xml:space="preserve">only </w:t>
      </w:r>
      <w:r w:rsidRPr="001178A0">
        <w:rPr>
          <w:rFonts w:eastAsia="Times New Roman"/>
          <w:kern w:val="0"/>
          <w14:ligatures w14:val="none"/>
        </w:rPr>
        <w:t>what keyloggers do but also how they operate, including how they get past security measures and hide in the background while carrying out their nefarious schemes.</w:t>
      </w:r>
      <w:r>
        <w:rPr>
          <w:rFonts w:eastAsia="Times New Roman"/>
          <w:kern w:val="0"/>
          <w14:ligatures w14:val="none"/>
        </w:rPr>
        <w:t xml:space="preserve"> </w:t>
      </w:r>
      <w:r w:rsidRPr="00C07A21">
        <w:rPr>
          <w:rFonts w:eastAsia="Times New Roman"/>
          <w:kern w:val="0"/>
          <w14:ligatures w14:val="none"/>
        </w:rPr>
        <w:t>Additionally, this data helps the project incorporate a Triskelion keylogger detection mechanism that</w:t>
      </w:r>
      <w:r>
        <w:rPr>
          <w:rFonts w:eastAsia="Times New Roman"/>
          <w:kern w:val="0"/>
          <w14:ligatures w14:val="none"/>
        </w:rPr>
        <w:t xml:space="preserve"> seeks to explore dynamic detection schemes that will suffice in notifying users of keylogger activity. This makes it possible </w:t>
      </w:r>
      <w:r>
        <w:rPr>
          <w:rFonts w:eastAsia="Times New Roman"/>
          <w:kern w:val="0"/>
          <w14:ligatures w14:val="none"/>
        </w:rPr>
        <w:lastRenderedPageBreak/>
        <w:t>to make users more aware of the risks associated with keyloggers and offers more information than what they already know and further aid in more research on the topic.</w:t>
      </w:r>
    </w:p>
    <w:p w14:paraId="24780CFC" w14:textId="77777777" w:rsidR="00440822" w:rsidRDefault="00440822" w:rsidP="00F36EDC">
      <w:pPr>
        <w:pStyle w:val="Heading2"/>
      </w:pPr>
      <w:bookmarkStart w:id="14" w:name="_Toc167188263"/>
      <w:r>
        <w:t>Scope, Delimitations and Limitations of the project</w:t>
      </w:r>
      <w:bookmarkEnd w:id="14"/>
    </w:p>
    <w:p w14:paraId="2C96D473" w14:textId="77777777" w:rsidR="00440822" w:rsidRDefault="00440822" w:rsidP="00387838">
      <w:pPr>
        <w:pStyle w:val="Heading3"/>
      </w:pPr>
      <w:bookmarkStart w:id="15" w:name="_Toc167188264"/>
      <w:r>
        <w:t>Scope of the project</w:t>
      </w:r>
      <w:bookmarkEnd w:id="15"/>
    </w:p>
    <w:p w14:paraId="3160FC65" w14:textId="2A17F199" w:rsidR="00440822" w:rsidRPr="00AC2C8D" w:rsidRDefault="00440822" w:rsidP="00B95D70">
      <w:r w:rsidRPr="002107A8">
        <w:t>Th</w:t>
      </w:r>
      <w:r>
        <w:t xml:space="preserve">is proposed study </w:t>
      </w:r>
      <w:r w:rsidRPr="002107A8">
        <w:t>is to focus on the</w:t>
      </w:r>
      <w:r>
        <w:t xml:space="preserve"> design and</w:t>
      </w:r>
      <w:r w:rsidRPr="002107A8">
        <w:t xml:space="preserve"> development of </w:t>
      </w:r>
      <w:r>
        <w:t xml:space="preserve">Triskelion, </w:t>
      </w:r>
      <w:r w:rsidRPr="002107A8">
        <w:t>a software keylogger with three main functionalities: capturing keyboard strokes,</w:t>
      </w:r>
      <w:r>
        <w:t xml:space="preserve"> s</w:t>
      </w:r>
      <w:r w:rsidRPr="002107A8">
        <w:t xml:space="preserve">creenshots </w:t>
      </w:r>
      <w:r>
        <w:t xml:space="preserve">and </w:t>
      </w:r>
      <w:r w:rsidRPr="002107A8">
        <w:t xml:space="preserve">copied clipboard data </w:t>
      </w:r>
      <w:r>
        <w:t>on</w:t>
      </w:r>
      <w:r w:rsidRPr="002107A8">
        <w:t xml:space="preserve"> </w:t>
      </w:r>
      <w:r>
        <w:t xml:space="preserve">a </w:t>
      </w:r>
      <w:r w:rsidRPr="002107A8">
        <w:t xml:space="preserve">target machine. The keylogger will then be </w:t>
      </w:r>
      <w:r>
        <w:t xml:space="preserve">executed </w:t>
      </w:r>
      <w:r w:rsidRPr="002107A8">
        <w:t xml:space="preserve">in an ethically controlled environment and the captured data will be sent over to </w:t>
      </w:r>
      <w:r>
        <w:t xml:space="preserve">a server which is accessible by the </w:t>
      </w:r>
      <w:r w:rsidRPr="002107A8">
        <w:t>attacker machine</w:t>
      </w:r>
      <w:r>
        <w:t>.</w:t>
      </w:r>
      <w:r w:rsidRPr="002107A8">
        <w:t xml:space="preserve"> The success of the </w:t>
      </w:r>
      <w:r>
        <w:t>keylogger and the data collected</w:t>
      </w:r>
      <w:r w:rsidRPr="002107A8">
        <w:t xml:space="preserve"> will then offer in</w:t>
      </w:r>
      <w:r w:rsidR="00CD719F">
        <w:t>formation</w:t>
      </w:r>
      <w:r w:rsidRPr="002107A8">
        <w:t xml:space="preserve"> on the threat spectrum of keyloggers</w:t>
      </w:r>
      <w:r>
        <w:t>. Additionally, this will be instrumental in the</w:t>
      </w:r>
      <w:r w:rsidRPr="002107A8">
        <w:t xml:space="preserve"> development of a detection system for the keylogger which will offer detection and </w:t>
      </w:r>
      <w:r>
        <w:t xml:space="preserve">provide an </w:t>
      </w:r>
      <w:r w:rsidRPr="002107A8">
        <w:t xml:space="preserve">alert </w:t>
      </w:r>
      <w:r>
        <w:t>on the presence o</w:t>
      </w:r>
      <w:r w:rsidRPr="002107A8">
        <w:t xml:space="preserve">f </w:t>
      </w:r>
      <w:r>
        <w:t>the</w:t>
      </w:r>
      <w:r w:rsidRPr="002107A8">
        <w:t xml:space="preserve"> keylogger</w:t>
      </w:r>
      <w:r>
        <w:t xml:space="preserve">. The information gathered will be used </w:t>
      </w:r>
      <w:r w:rsidR="00032551">
        <w:t>to assess vulnerabilities associated with keyloggers.</w:t>
      </w:r>
    </w:p>
    <w:p w14:paraId="70BF8681" w14:textId="77777777" w:rsidR="00440822" w:rsidRDefault="00440822" w:rsidP="00387838">
      <w:pPr>
        <w:pStyle w:val="Heading3"/>
      </w:pPr>
      <w:bookmarkStart w:id="16" w:name="_Toc167188265"/>
      <w:r>
        <w:t>Delimitations of the project</w:t>
      </w:r>
      <w:bookmarkEnd w:id="16"/>
    </w:p>
    <w:p w14:paraId="7E97FE91" w14:textId="77777777" w:rsidR="00440822" w:rsidRPr="002107A8" w:rsidRDefault="00440822" w:rsidP="00B95D70">
      <w:r w:rsidRPr="002107A8">
        <w:t>The following have been excluded from this study:</w:t>
      </w:r>
    </w:p>
    <w:p w14:paraId="280DFCAF" w14:textId="77777777" w:rsidR="00440822" w:rsidRPr="002107A8" w:rsidRDefault="00440822" w:rsidP="00CD719F">
      <w:pPr>
        <w:pStyle w:val="ListParagraph"/>
        <w:numPr>
          <w:ilvl w:val="0"/>
          <w:numId w:val="10"/>
        </w:numPr>
      </w:pPr>
      <w:r w:rsidRPr="002107A8">
        <w:t>Hardware keyloggers – although they are also as lethal as software keyloggers, hardware keyloggers are relatively easy to notice since they exist as unaccounted for peripheral devices on users’ systems. They are also hard to deploy since the attacker must have physical access to the users’ devices to insert the hardware keyloggers and might be noticed via surveillance cameras. These factors make hardware keyloggers uncommon and thus exclusion in this study.</w:t>
      </w:r>
    </w:p>
    <w:p w14:paraId="3BA390BA" w14:textId="77777777" w:rsidR="00440822" w:rsidRPr="002107A8" w:rsidRDefault="00440822" w:rsidP="00CD719F">
      <w:pPr>
        <w:pStyle w:val="ListParagraph"/>
        <w:numPr>
          <w:ilvl w:val="0"/>
          <w:numId w:val="10"/>
        </w:numPr>
      </w:pPr>
      <w:r w:rsidRPr="002107A8">
        <w:t xml:space="preserve">Other forms of malware – there is a multitude of malware in the cyberspace each with their different propagation methods and threat spectrums. This study chooses to focus on </w:t>
      </w:r>
      <w:r>
        <w:t>keyloggers</w:t>
      </w:r>
      <w:r w:rsidRPr="002107A8">
        <w:t xml:space="preserve"> and explores it in entirety since researching on each one requires time and intricacy that is not catered for in the project timeline.</w:t>
      </w:r>
    </w:p>
    <w:p w14:paraId="0CF41088" w14:textId="77777777" w:rsidR="00440822" w:rsidRPr="00CD5586" w:rsidRDefault="00440822" w:rsidP="00CD719F">
      <w:pPr>
        <w:pStyle w:val="ListParagraph"/>
        <w:numPr>
          <w:ilvl w:val="0"/>
          <w:numId w:val="10"/>
        </w:numPr>
      </w:pPr>
      <w:r w:rsidRPr="00CD5586">
        <w:t xml:space="preserve">The development of a prevention mechanism – the study propagates </w:t>
      </w:r>
      <w:r>
        <w:t xml:space="preserve">the keylogger </w:t>
      </w:r>
      <w:r w:rsidRPr="00CD5586">
        <w:t>and offers the design of a detection mechanism based on the success of the attack. The limited</w:t>
      </w:r>
      <w:r>
        <w:t xml:space="preserve"> time for the project</w:t>
      </w:r>
      <w:r w:rsidRPr="00CD5586">
        <w:t xml:space="preserve"> does not allow the design of a prevention mechanism which however can be explored in future as an extension of the current study.</w:t>
      </w:r>
    </w:p>
    <w:p w14:paraId="0A2AE689" w14:textId="77777777" w:rsidR="00440822" w:rsidRDefault="00440822" w:rsidP="00387838">
      <w:pPr>
        <w:pStyle w:val="Heading3"/>
      </w:pPr>
      <w:bookmarkStart w:id="17" w:name="_Toc167188266"/>
      <w:r>
        <w:lastRenderedPageBreak/>
        <w:t>Limitations of the project</w:t>
      </w:r>
      <w:bookmarkEnd w:id="17"/>
    </w:p>
    <w:p w14:paraId="2ADAC0EE" w14:textId="77777777" w:rsidR="00440822" w:rsidRPr="002107A8" w:rsidRDefault="00440822" w:rsidP="00B95D70">
      <w:r w:rsidRPr="002107A8">
        <w:t xml:space="preserve">First, the </w:t>
      </w:r>
      <w:r>
        <w:t xml:space="preserve">Triskelion will be designed </w:t>
      </w:r>
      <w:r w:rsidRPr="002107A8">
        <w:t>to capture keystrokes, copied keyboard data and the screenshots on devices running Windows OS. This thus excludes other operating systems such as Linux and MacOS which are also susceptible to keylogger attacks. Furthermore, availing the keylogger program as an open-source tool</w:t>
      </w:r>
      <w:r>
        <w:t xml:space="preserve"> on GitHub</w:t>
      </w:r>
      <w:r w:rsidRPr="002107A8">
        <w:t xml:space="preserve"> deters the ethical use case of Triskelion. The project is to be conducted in an ethically controlled environment to help </w:t>
      </w:r>
      <w:r>
        <w:t>assess vulnerabilities</w:t>
      </w:r>
      <w:r w:rsidRPr="002107A8">
        <w:t xml:space="preserve">, but nothing stops </w:t>
      </w:r>
      <w:r>
        <w:t xml:space="preserve">another developer </w:t>
      </w:r>
      <w:r w:rsidRPr="002107A8">
        <w:t>with malicious intent from using Triskelion to propagate a cyberattack. Finally, exploring legal use cases of keyloggers might prove to be difficult since it breaks user privacy of the target, whether for domestic use or by orders of state intervention</w:t>
      </w:r>
      <w:r>
        <w:t>. User privacy is among the requirements for any secure system and should always be upheld with no compromise.</w:t>
      </w:r>
    </w:p>
    <w:p w14:paraId="252835EA" w14:textId="77777777" w:rsidR="00440822" w:rsidRPr="00E87D53" w:rsidRDefault="00440822" w:rsidP="00B95D70"/>
    <w:p w14:paraId="44D18C72" w14:textId="77777777" w:rsidR="00DA7307" w:rsidRDefault="00DA7307" w:rsidP="00B95D70"/>
    <w:p w14:paraId="7678C95C" w14:textId="7A99872F" w:rsidR="00C72B7A" w:rsidRDefault="00C72B7A" w:rsidP="00B95D70"/>
    <w:p w14:paraId="6EE3FFA5" w14:textId="77777777" w:rsidR="00C72B7A" w:rsidRDefault="00C72B7A" w:rsidP="00B95D70">
      <w:r>
        <w:br w:type="page"/>
      </w:r>
    </w:p>
    <w:p w14:paraId="512D01ED" w14:textId="7BBCCA72" w:rsidR="00F87D72" w:rsidRDefault="00F87D72" w:rsidP="00387838">
      <w:pPr>
        <w:pStyle w:val="Heading1"/>
      </w:pPr>
      <w:bookmarkStart w:id="18" w:name="_Toc167188267"/>
      <w:r>
        <w:lastRenderedPageBreak/>
        <w:t>Literature review</w:t>
      </w:r>
      <w:bookmarkEnd w:id="18"/>
    </w:p>
    <w:p w14:paraId="46AFCC52" w14:textId="77777777" w:rsidR="00F87D72" w:rsidRDefault="00F87D72" w:rsidP="00F36EDC">
      <w:pPr>
        <w:pStyle w:val="Heading2"/>
      </w:pPr>
      <w:bookmarkStart w:id="19" w:name="_Toc167188268"/>
      <w:r>
        <w:t>Introduction</w:t>
      </w:r>
      <w:bookmarkEnd w:id="19"/>
    </w:p>
    <w:p w14:paraId="613E3CDB" w14:textId="77777777" w:rsidR="00F87D72" w:rsidRPr="003F4D87" w:rsidRDefault="00F87D72" w:rsidP="00B95D70">
      <w:r w:rsidRPr="00BB73ED">
        <w:rPr>
          <w:rFonts w:eastAsia="Times New Roman"/>
          <w:kern w:val="0"/>
          <w14:ligatures w14:val="none"/>
        </w:rPr>
        <w:t>The goal of this project is to create</w:t>
      </w:r>
      <w:r>
        <w:rPr>
          <w:rFonts w:eastAsia="Times New Roman"/>
          <w:kern w:val="0"/>
          <w14:ligatures w14:val="none"/>
        </w:rPr>
        <w:t xml:space="preserve"> </w:t>
      </w:r>
      <w:r w:rsidRPr="00BB73ED">
        <w:rPr>
          <w:rFonts w:eastAsia="Times New Roman"/>
          <w:kern w:val="0"/>
          <w14:ligatures w14:val="none"/>
        </w:rPr>
        <w:t>a Python-based software keylogger that can be used to find vulnerabilities in an ethically controlled environment, gain insight into how keyloggers operate, and improve network security for people online.</w:t>
      </w:r>
      <w:r>
        <w:rPr>
          <w:rFonts w:eastAsia="Times New Roman"/>
          <w:kern w:val="0"/>
          <w14:ligatures w14:val="none"/>
        </w:rPr>
        <w:t xml:space="preserve"> The design and implementation of Triskelion will be instrumental in understanding keylogger functionalities and coming up with a mechanism of discerning keylogger activities on user devices. This chapter intends to delve into certified journals, articles and other forms of literature to eke information on keylogger design principles, case studies and keyloggers developed in the recent past and possible gaps in research revolving around keyloggers.</w:t>
      </w:r>
    </w:p>
    <w:p w14:paraId="2BB179F2" w14:textId="2B84520A" w:rsidR="00F87D72" w:rsidRDefault="00F36EDC" w:rsidP="00F36EDC">
      <w:pPr>
        <w:pStyle w:val="Heading2"/>
      </w:pPr>
      <w:bookmarkStart w:id="20" w:name="_Toc167188269"/>
      <w:r>
        <w:t>The d</w:t>
      </w:r>
      <w:r w:rsidR="00F87D72">
        <w:t>esign</w:t>
      </w:r>
      <w:r>
        <w:t xml:space="preserve"> of keyloggers</w:t>
      </w:r>
      <w:bookmarkEnd w:id="20"/>
    </w:p>
    <w:p w14:paraId="52A01154" w14:textId="0B98D396" w:rsidR="00F87D72" w:rsidRDefault="00F87D72" w:rsidP="00B95D70">
      <w:r>
        <w:t xml:space="preserve">As per the views of </w:t>
      </w:r>
      <w:r>
        <w:fldChar w:fldCharType="begin"/>
      </w:r>
      <w:r w:rsidR="00C405EB">
        <w:instrText xml:space="preserve"> ADDIN ZOTERO_ITEM CSL_CITATION {"citationID":"qGffCH3K","properties":{"formattedCitation":"(Shirke et al., 2023)","plainCitation":"(Shirke et al., 2023)","dontUpdate":true,"noteIndex":0},"citationItems":[{"id":26,"uris":["http://zotero.org/users/local/izb99uhz/items/VMNIN3NJ"],"itemData":{"id":26,"type":"paper-conference","container-title":"2023 6th International Conference on Advances in Science and Technology (ICAST)","DOI":"10.1109/ICAST59062.2023.10455057","event-place":"Mumbai, India","event-title":"2023 6th International Conference on Advances in Science and Technology (ICAST)","ISBN":"9798350359817","license":"https://doi.org/10.15223/policy-029","page":"250-255","publisher":"IEEE","publisher-place":"Mumbai, India","source":"DOI.org (Crossref)","title":"Advance Keylogger – Capturing Keystrokes","URL":"https://ieeexplore.ieee.org/document/10455057/","author":[{"family":"Shirke","given":"Aditya"},{"family":"Pawar","given":"Radhika"},{"family":"Bivalkar","given":"Mandar"},{"family":"Waghela","given":"Harsh"},{"family":"Shah","given":"Zenith"}],"accessed":{"date-parts":[["2024",5,18]]},"issued":{"date-parts":[["2023",12,8]]}}}],"schema":"https://github.com/citation-style-language/schema/raw/master/csl-citation.json"} </w:instrText>
      </w:r>
      <w:r>
        <w:fldChar w:fldCharType="separate"/>
      </w:r>
      <w:r w:rsidRPr="00310079">
        <w:t xml:space="preserve">Shirke et al., </w:t>
      </w:r>
      <w:r>
        <w:t>(</w:t>
      </w:r>
      <w:r w:rsidRPr="00310079">
        <w:t>2023)</w:t>
      </w:r>
      <w:r>
        <w:fldChar w:fldCharType="end"/>
      </w:r>
      <w:r>
        <w:t>, “</w:t>
      </w:r>
      <w:r w:rsidRPr="00C151C4">
        <w:rPr>
          <w:color w:val="333333"/>
          <w:shd w:val="clear" w:color="auto" w:fill="FFFFFF"/>
        </w:rPr>
        <w:t>The design and implementation of a keylogger depends on factors such as the transmission medium, the target machine type, the keylogger’s intended duration of operation, and the desired level of discretion and traceability while active.</w:t>
      </w:r>
      <w:r>
        <w:t xml:space="preserve">” Commonly employed methods include remote introduction of software keyloggers into an operating system or using hardware keyloggers which are introduces to systems physically. They should further capture keystrokes in real time and additional data such as mouse clicks and even capture screenshots all of which can be monitored discreetly by the owner of the keylogger. The captured data can either be saved on a folder hidden on the user’s system or send them to the owner’s email address and most importantly, the keylogger has to remain hidden from the victim while capturing the keystrokes. </w:t>
      </w:r>
      <w:r>
        <w:fldChar w:fldCharType="begin"/>
      </w:r>
      <w:r>
        <w:instrText xml:space="preserve"> ADDIN ZOTERO_ITEM CSL_CITATION {"citationID":"NSgckhw9","properties":{"formattedCitation":"(Shirke et al., 2023)","plainCitation":"(Shirke et al., 2023)","noteIndex":0},"citationItems":[{"id":26,"uris":["http://zotero.org/users/local/izb99uhz/items/VMNIN3NJ"],"itemData":{"id":26,"type":"paper-conference","container-title":"2023 6th International Conference on Advances in Science and Technology (ICAST)","DOI":"10.1109/ICAST59062.2023.10455057","event-place":"Mumbai, India","event-title":"2023 6th International Conference on Advances in Science and Technology (ICAST)","ISBN":"9798350359817","license":"https://doi.org/10.15223/policy-029","page":"250-255","publisher":"IEEE","publisher-place":"Mumbai, India","source":"DOI.org (Crossref)","title":"Advance Keylogger – Capturing Keystrokes","URL":"https://ieeexplore.ieee.org/document/10455057/","author":[{"family":"Shirke","given":"Aditya"},{"family":"Pawar","given":"Radhika"},{"family":"Bivalkar","given":"Mandar"},{"family":"Waghela","given":"Harsh"},{"family":"Shah","given":"Zenith"}],"accessed":{"date-parts":[["2024",5,18]]},"issued":{"date-parts":[["2023",12,8]]}}}],"schema":"https://github.com/citation-style-language/schema/raw/master/csl-citation.json"} </w:instrText>
      </w:r>
      <w:r>
        <w:fldChar w:fldCharType="separate"/>
      </w:r>
      <w:r w:rsidRPr="00F475BD">
        <w:t>(Shirke et al., 2023)</w:t>
      </w:r>
      <w:r>
        <w:fldChar w:fldCharType="end"/>
      </w:r>
    </w:p>
    <w:p w14:paraId="61C5AA3E" w14:textId="3386B6B7" w:rsidR="00F87D72" w:rsidRPr="00C151C4" w:rsidRDefault="00F87D72" w:rsidP="00B95D70">
      <w:r>
        <w:t xml:space="preserve">As per the views expressed by </w:t>
      </w:r>
      <w:r>
        <w:fldChar w:fldCharType="begin"/>
      </w:r>
      <w:r w:rsidR="00C405EB">
        <w:instrText xml:space="preserve"> ADDIN ZOTERO_ITEM CSL_CITATION {"citationID":"ASHa5lk3","properties":{"formattedCitation":"(Abukar et al., 2014)","plainCitation":"(Abukar et al., 2014)","dontUpdate":true,"noteIndex":0},"citationItems":[{"id":25,"uris":["http://zotero.org/users/local/izb99uhz/items/DCX46VR5"],"itemData":{"id":25,"type":"article-journal","container-title":"I nternational J ournal of C omputer S cience and T elecommunications","journalAbbreviation":"I nternational J ournal of C omputer S cience and T elecommunications","page":"25-31","title":"Survey of Keylogger Technologies","volume":"5","author":[{"family":"Abukar","given":"Yahye"},{"family":"Maarof","given":"Mohd"},{"family":"Hassan","given":"Fuad"},{"family":"Mohamed","given":"Abshir"}],"issued":{"date-parts":[["2014",2,1]]}}}],"schema":"https://github.com/citation-style-language/schema/raw/master/csl-citation.json"} </w:instrText>
      </w:r>
      <w:r>
        <w:fldChar w:fldCharType="separate"/>
      </w:r>
      <w:r w:rsidRPr="006B6516">
        <w:t>Abukar et al., 2014</w:t>
      </w:r>
      <w:r>
        <w:fldChar w:fldCharType="end"/>
      </w:r>
      <w:r>
        <w:t>, there are various designs in the making of keyloggers that bring about the various types of keyloggers. First, hardware keyloggers involve use of physical devices either connected between the keyboard and computer directly such as the US</w:t>
      </w:r>
      <w:r w:rsidR="000D2147">
        <w:t>B</w:t>
      </w:r>
      <w:r>
        <w:t xml:space="preserve"> keylogger, or those that require the installation of the keylogger circuit into the keyboard standard. Next is acoustic keyloggers which capture sounds of single keystrokes </w:t>
      </w:r>
      <w:r w:rsidR="00175C79">
        <w:t>using</w:t>
      </w:r>
      <w:r>
        <w:t xml:space="preserve"> special keystrokes to listen to a user typing. They make use of parabolic microphones to record the sounds of the keyboard a hundred feet away </w:t>
      </w:r>
      <w:r>
        <w:fldChar w:fldCharType="begin"/>
      </w:r>
      <w:r>
        <w:instrText xml:space="preserve"> ADDIN ZOTERO_ITEM CSL_CITATION {"citationID":"9hYjzDnn","properties":{"formattedCitation":"(Olzak, 2008)","plainCitation":"(Olzak, 2008)","noteIndex":0},"citationItems":[{"id":27,"uris":["http://zotero.org/users/local/izb99uhz/items/KYZNFM4U"],"itemData":{"id":27,"type":"article-journal","title":"Keystroke logging (keylogging)","author":[{"family":"Olzak","given":"Tom"}],"issued":{"date-parts":[["2008",5,1]]}}}],"schema":"https://github.com/citation-style-language/schema/raw/master/csl-citation.json"} </w:instrText>
      </w:r>
      <w:r>
        <w:fldChar w:fldCharType="separate"/>
      </w:r>
      <w:r w:rsidRPr="00795CD3">
        <w:t>(Olzak, 2008)</w:t>
      </w:r>
      <w:r>
        <w:fldChar w:fldCharType="end"/>
      </w:r>
      <w:r>
        <w:t xml:space="preserve">. </w:t>
      </w:r>
      <w:r>
        <w:fldChar w:fldCharType="begin"/>
      </w:r>
      <w:r w:rsidR="00C405EB">
        <w:instrText xml:space="preserve"> ADDIN ZOTERO_ITEM CSL_CITATION {"citationID":"gH2v7bvP","properties":{"formattedCitation":"(Abukar et al., 2014)","plainCitation":"(Abukar et al., 2014)","dontUpdate":true,"noteIndex":0},"citationItems":[{"id":25,"uris":["http://zotero.org/users/local/izb99uhz/items/DCX46VR5"],"itemData":{"id":25,"type":"article-journal","container-title":"I nternational J ournal of C omputer S cience and T elecommunications","journalAbbreviation":"I nternational J ournal of C omputer S cience and T elecommunications","page":"25-31","title":"Survey of Keylogger Technologies","volume":"5","author":[{"family":"Abukar","given":"Yahye"},{"family":"Maarof","given":"Mohd"},{"family":"Hassan","given":"Fuad"},{"family":"Mohamed","given":"Abshir"}],"issued":{"date-parts":[["2014",2,1]]}}}],"schema":"https://github.com/citation-style-language/schema/raw/master/csl-citation.json"} </w:instrText>
      </w:r>
      <w:r>
        <w:fldChar w:fldCharType="separate"/>
      </w:r>
      <w:r w:rsidRPr="00F76E74">
        <w:t>Abukar et al., 2014</w:t>
      </w:r>
      <w:r>
        <w:fldChar w:fldCharType="end"/>
      </w:r>
      <w:r>
        <w:t xml:space="preserve"> further discusses wireless keyloggers that intercept sent payloads from wireless keyboards that use 27 MHz RF connection of encoded RF transported keystroke characters. It transfers the logs up to 100 meters. Finally, </w:t>
      </w:r>
      <w:r>
        <w:lastRenderedPageBreak/>
        <w:t xml:space="preserve">software keyloggers are designed to intercept data as it traverses along the keyboard and the OS. They can be sent as links that entice users to click them or as phishing emails. The captured data is either stored remotely and sent to the attacker, saved on a hidden file locally or sent to the attacker’s email address. </w:t>
      </w:r>
    </w:p>
    <w:p w14:paraId="7720E77C" w14:textId="42E6590B" w:rsidR="00F87D72" w:rsidRDefault="0061544F" w:rsidP="00F36EDC">
      <w:pPr>
        <w:pStyle w:val="Heading2"/>
      </w:pPr>
      <w:bookmarkStart w:id="21" w:name="_Toc167188270"/>
      <w:r>
        <w:t>The d</w:t>
      </w:r>
      <w:r w:rsidR="00F87D72">
        <w:t>evelop</w:t>
      </w:r>
      <w:r>
        <w:t>ment of software</w:t>
      </w:r>
      <w:r w:rsidR="00F87D72">
        <w:t xml:space="preserve"> keylogger</w:t>
      </w:r>
      <w:r>
        <w:t>s</w:t>
      </w:r>
      <w:bookmarkEnd w:id="21"/>
    </w:p>
    <w:p w14:paraId="445D6D84" w14:textId="0D3FA4DF" w:rsidR="00F87D72" w:rsidRDefault="00F87D72" w:rsidP="00B95D70">
      <w:r>
        <w:t xml:space="preserve">According to </w:t>
      </w:r>
      <w:r>
        <w:fldChar w:fldCharType="begin"/>
      </w:r>
      <w:r w:rsidR="00C405EB">
        <w:instrText xml:space="preserve"> ADDIN ZOTERO_ITEM CSL_CITATION {"citationID":"nRlzLRJH","properties":{"formattedCitation":"(Abukar et al., 2014)","plainCitation":"(Abukar et al., 2014)","dontUpdate":true,"noteIndex":0},"citationItems":[{"id":25,"uris":["http://zotero.org/users/local/izb99uhz/items/DCX46VR5"],"itemData":{"id":25,"type":"article-journal","container-title":"I nternational J ournal of C omputer S cience and T elecommunications","journalAbbreviation":"I nternational J ournal of C omputer S cience and T elecommunications","page":"25-31","title":"Survey of Keylogger Technologies","volume":"5","author":[{"family":"Abukar","given":"Yahye"},{"family":"Maarof","given":"Mohd"},{"family":"Hassan","given":"Fuad"},{"family":"Mohamed","given":"Abshir"}],"issued":{"date-parts":[["2014",2,1]]}}}],"schema":"https://github.com/citation-style-language/schema/raw/master/csl-citation.json"} </w:instrText>
      </w:r>
      <w:r>
        <w:fldChar w:fldCharType="separate"/>
      </w:r>
      <w:r w:rsidRPr="00844BF2">
        <w:t xml:space="preserve">Abukar et al., </w:t>
      </w:r>
      <w:r>
        <w:t>(</w:t>
      </w:r>
      <w:r w:rsidRPr="00844BF2">
        <w:t>2014)</w:t>
      </w:r>
      <w:r>
        <w:fldChar w:fldCharType="end"/>
      </w:r>
      <w:r>
        <w:t>, there are three main methods in the development of</w:t>
      </w:r>
      <w:r w:rsidR="0061544F">
        <w:t xml:space="preserve"> software</w:t>
      </w:r>
      <w:r>
        <w:t xml:space="preserve"> keyloggers. </w:t>
      </w:r>
    </w:p>
    <w:p w14:paraId="4F3F4954" w14:textId="77777777" w:rsidR="00F87D72" w:rsidRDefault="00F87D72" w:rsidP="00387838">
      <w:pPr>
        <w:pStyle w:val="Heading3"/>
      </w:pPr>
      <w:bookmarkStart w:id="22" w:name="_Toc167188271"/>
      <w:r>
        <w:t>Windows Keyboard Hook method</w:t>
      </w:r>
      <w:bookmarkEnd w:id="22"/>
    </w:p>
    <w:p w14:paraId="49ECF654" w14:textId="2C1802AA" w:rsidR="00F87D72" w:rsidRDefault="00F87D72" w:rsidP="00B95D70">
      <w:r>
        <w:t xml:space="preserve">This method gives the keylogger functions to monitor the keyboard. Keypresses are accounted for by the OS and the application is registered. Afterwards, the application </w:t>
      </w:r>
      <w:r w:rsidR="001E2662">
        <w:t>must</w:t>
      </w:r>
      <w:r>
        <w:t xml:space="preserve"> approve any message employing this mechanism before the message is sent to the original target to receive the message. Windows messages are affiliated with two unique hooks namely Global hook and Local hook. As the names suggest, the Global hook checks system wide message and Local hook checks messages specific to applications</w:t>
      </w:r>
      <w:r w:rsidR="0034075E">
        <w:t xml:space="preserve"> </w:t>
      </w:r>
      <w:r>
        <w:fldChar w:fldCharType="begin"/>
      </w:r>
      <w:r>
        <w:instrText xml:space="preserve"> ADDIN ZOTERO_ITEM CSL_CITATION {"citationID":"Y5dxp8Fj","properties":{"formattedCitation":"(Abukar et al., 2014)","plainCitation":"(Abukar et al., 2014)","noteIndex":0},"citationItems":[{"id":25,"uris":["http://zotero.org/users/local/izb99uhz/items/DCX46VR5"],"itemData":{"id":25,"type":"article-journal","container-title":"I nternational J ournal of C omputer S cience and T elecommunications","journalAbbreviation":"I nternational J ournal of C omputer S cience and T elecommunications","page":"25-31","title":"Survey of Keylogger Technologies","volume":"5","author":[{"family":"Abukar","given":"Yahye"},{"family":"Maarof","given":"Mohd"},{"family":"Hassan","given":"Fuad"},{"family":"Mohamed","given":"Abshir"}],"issued":{"date-parts":[["2014",2,1]]}}}],"schema":"https://github.com/citation-style-language/schema/raw/master/csl-citation.json"} </w:instrText>
      </w:r>
      <w:r>
        <w:fldChar w:fldCharType="separate"/>
      </w:r>
      <w:r w:rsidRPr="00A74D2C">
        <w:t>(Abukar et al., 2014)</w:t>
      </w:r>
      <w:r>
        <w:fldChar w:fldCharType="end"/>
      </w:r>
      <w:r w:rsidR="0034075E">
        <w:t xml:space="preserve">. </w:t>
      </w:r>
      <w:r w:rsidR="0034075E">
        <w:fldChar w:fldCharType="begin"/>
      </w:r>
      <w:r w:rsidR="0034075E">
        <w:instrText xml:space="preserve"> REF _Ref167178252 \h </w:instrText>
      </w:r>
      <w:r w:rsidR="0034075E">
        <w:fldChar w:fldCharType="separate"/>
      </w:r>
      <w:r w:rsidR="00051BA9">
        <w:t xml:space="preserve">Figure </w:t>
      </w:r>
      <w:r w:rsidR="00051BA9">
        <w:rPr>
          <w:noProof/>
        </w:rPr>
        <w:t>2</w:t>
      </w:r>
      <w:r w:rsidR="00051BA9">
        <w:t>.</w:t>
      </w:r>
      <w:r w:rsidR="00051BA9">
        <w:rPr>
          <w:noProof/>
        </w:rPr>
        <w:t>1</w:t>
      </w:r>
      <w:r w:rsidR="0034075E">
        <w:fldChar w:fldCharType="end"/>
      </w:r>
      <w:r w:rsidR="0034075E">
        <w:t xml:space="preserve"> shows this method and its working mechanism.</w:t>
      </w:r>
    </w:p>
    <w:p w14:paraId="32709BEB" w14:textId="77777777" w:rsidR="008C1B21" w:rsidRDefault="00F87D72" w:rsidP="008C1B21">
      <w:pPr>
        <w:keepNext/>
      </w:pPr>
      <w:r>
        <w:rPr>
          <w:noProof/>
        </w:rPr>
        <w:drawing>
          <wp:inline distT="0" distB="0" distL="0" distR="0" wp14:anchorId="42F98544" wp14:editId="797A53D2">
            <wp:extent cx="4295775" cy="2887980"/>
            <wp:effectExtent l="0" t="0" r="9525" b="7620"/>
            <wp:docPr id="1147674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07050" cy="2895560"/>
                    </a:xfrm>
                    <a:prstGeom prst="rect">
                      <a:avLst/>
                    </a:prstGeom>
                    <a:noFill/>
                    <a:ln>
                      <a:noFill/>
                    </a:ln>
                  </pic:spPr>
                </pic:pic>
              </a:graphicData>
            </a:graphic>
          </wp:inline>
        </w:drawing>
      </w:r>
    </w:p>
    <w:p w14:paraId="251A6635" w14:textId="373D1725" w:rsidR="008C1B21" w:rsidRDefault="008C1B21" w:rsidP="00A431C8">
      <w:bookmarkStart w:id="23" w:name="_Toc167023742"/>
      <w:bookmarkStart w:id="24" w:name="_Toc167027354"/>
      <w:bookmarkStart w:id="25" w:name="_Ref167178252"/>
      <w:bookmarkStart w:id="26" w:name="_Toc167178657"/>
      <w:bookmarkStart w:id="27" w:name="_Toc167188310"/>
      <w:r>
        <w:t xml:space="preserve">Figure </w:t>
      </w:r>
      <w:r w:rsidR="006A1272">
        <w:fldChar w:fldCharType="begin"/>
      </w:r>
      <w:r w:rsidR="006A1272">
        <w:instrText xml:space="preserve"> STYLEREF 1 \s </w:instrText>
      </w:r>
      <w:r w:rsidR="006A1272">
        <w:fldChar w:fldCharType="separate"/>
      </w:r>
      <w:r w:rsidR="00051BA9">
        <w:rPr>
          <w:noProof/>
        </w:rPr>
        <w:t>2</w:t>
      </w:r>
      <w:r w:rsidR="006A1272">
        <w:fldChar w:fldCharType="end"/>
      </w:r>
      <w:r w:rsidR="006A1272">
        <w:t>.</w:t>
      </w:r>
      <w:r w:rsidR="006A1272">
        <w:fldChar w:fldCharType="begin"/>
      </w:r>
      <w:r w:rsidR="006A1272">
        <w:instrText xml:space="preserve"> SEQ Figure \* ARABIC \s 1 </w:instrText>
      </w:r>
      <w:r w:rsidR="006A1272">
        <w:fldChar w:fldCharType="separate"/>
      </w:r>
      <w:r w:rsidR="00051BA9">
        <w:rPr>
          <w:noProof/>
        </w:rPr>
        <w:t>1</w:t>
      </w:r>
      <w:r w:rsidR="006A1272">
        <w:fldChar w:fldCharType="end"/>
      </w:r>
      <w:bookmarkEnd w:id="25"/>
      <w:r w:rsidR="00DF5D8C">
        <w:t xml:space="preserve"> </w:t>
      </w:r>
      <w:r>
        <w:t>Block Diagram of Hook Mechanism</w:t>
      </w:r>
      <w:r w:rsidR="00D84E0A" w:rsidRPr="00A431C8">
        <w:t xml:space="preserve"> </w:t>
      </w:r>
      <w:r w:rsidR="00C405EB" w:rsidRPr="00A431C8">
        <w:fldChar w:fldCharType="begin"/>
      </w:r>
      <w:r w:rsidR="00C405EB" w:rsidRPr="00A431C8">
        <w:instrText xml:space="preserve"> ADDIN ZOTERO_ITEM CSL_CITATION {"citationID":"UXpaMLnV","properties":{"formattedCitation":"(Abukar et al., 2014)","plainCitation":"(Abukar et al., 2014)","noteIndex":0},"citationItems":[{"id":25,"uris":["http://zotero.org/users/local/izb99uhz/items/DCX46VR5"],"itemData":{"id":25,"type":"article-journal","container-title":"I nternational J ournal of C omputer S cience and T elecommunications","journalAbbreviation":"I nternational J ournal of C omputer S cience and T elecommunications","page":"25-31","title":"Survey of Keylogger Technologies","volume":"5","author":[{"family":"Abukar","given":"Yahye"},{"family":"Maarof","given":"Mohd"},{"family":"Hassan","given":"Fuad"},{"family":"Mohamed","given":"Abshir"}],"issued":{"date-parts":[["2014",2,1]]}}}],"schema":"https://github.com/citation-style-language/schema/raw/master/csl-citation.json"} </w:instrText>
      </w:r>
      <w:r w:rsidR="00C405EB" w:rsidRPr="00A431C8">
        <w:fldChar w:fldCharType="separate"/>
      </w:r>
      <w:r w:rsidR="00C405EB" w:rsidRPr="00A431C8">
        <w:t>(Abukar et al., 2014)</w:t>
      </w:r>
      <w:bookmarkEnd w:id="23"/>
      <w:bookmarkEnd w:id="24"/>
      <w:bookmarkEnd w:id="26"/>
      <w:bookmarkEnd w:id="27"/>
      <w:r w:rsidR="00C405EB" w:rsidRPr="00A431C8">
        <w:fldChar w:fldCharType="end"/>
      </w:r>
    </w:p>
    <w:p w14:paraId="22B2D40D" w14:textId="2CA0965D" w:rsidR="00F87D72" w:rsidRDefault="00F87D72" w:rsidP="00B95D70">
      <w:r>
        <w:fldChar w:fldCharType="begin"/>
      </w:r>
      <w:r w:rsidR="00C405EB">
        <w:instrText xml:space="preserve"> ADDIN ZOTERO_ITEM CSL_CITATION {"citationID":"Y7WRa1cz","properties":{"formattedCitation":"(Abukar et al., 2014)","plainCitation":"(Abukar et al., 2014)","dontUpdate":true,"noteIndex":0},"citationItems":[{"id":25,"uris":["http://zotero.org/users/local/izb99uhz/items/DCX46VR5"],"itemData":{"id":25,"type":"article-journal","container-title":"I nternational J ournal of C omputer S cience and T elecommunications","journalAbbreviation":"I nternational J ournal of C omputer S cience and T elecommunications","page":"25-31","title":"Survey of Keylogger Technologies","volume":"5","author":[{"family":"Abukar","given":"Yahye"},{"family":"Maarof","given":"Mohd"},{"family":"Hassan","given":"Fuad"},{"family":"Mohamed","given":"Abshir"}],"issued":{"date-parts":[["2014",2,1]]}}}],"schema":"https://github.com/citation-style-language/schema/raw/master/csl-citation.json"} </w:instrText>
      </w:r>
      <w:r w:rsidR="00000000">
        <w:fldChar w:fldCharType="separate"/>
      </w:r>
      <w:r>
        <w:fldChar w:fldCharType="end"/>
      </w:r>
    </w:p>
    <w:p w14:paraId="417DC0E7" w14:textId="77777777" w:rsidR="00F87D72" w:rsidRDefault="00F87D72" w:rsidP="00B95D70">
      <w:r>
        <w:lastRenderedPageBreak/>
        <w:t>The keyboard hook is capable of:</w:t>
      </w:r>
    </w:p>
    <w:p w14:paraId="105E3104" w14:textId="77777777" w:rsidR="00F87D72" w:rsidRDefault="00F87D72" w:rsidP="001E2662">
      <w:pPr>
        <w:pStyle w:val="ListParagraph"/>
        <w:numPr>
          <w:ilvl w:val="0"/>
          <w:numId w:val="11"/>
        </w:numPr>
      </w:pPr>
      <w:r>
        <w:t>Accessing all keyboard messages and transferring them to the consequent hook operation in a chain.</w:t>
      </w:r>
    </w:p>
    <w:p w14:paraId="088B2ACB" w14:textId="77777777" w:rsidR="00F87D72" w:rsidRDefault="00F87D72" w:rsidP="001E2662">
      <w:pPr>
        <w:pStyle w:val="ListParagraph"/>
        <w:numPr>
          <w:ilvl w:val="0"/>
          <w:numId w:val="11"/>
        </w:numPr>
      </w:pPr>
      <w:r>
        <w:t>Changing the actual message and transferring it to the next hook procedure.</w:t>
      </w:r>
    </w:p>
    <w:p w14:paraId="5DF55408" w14:textId="77777777" w:rsidR="00F87D72" w:rsidRDefault="00F87D72" w:rsidP="001E2662">
      <w:pPr>
        <w:pStyle w:val="ListParagraph"/>
        <w:numPr>
          <w:ilvl w:val="0"/>
          <w:numId w:val="11"/>
        </w:numPr>
      </w:pPr>
      <w:r>
        <w:t>Disrupt message flow by failing to pass it to the next hook procedure.</w:t>
      </w:r>
    </w:p>
    <w:p w14:paraId="27A5B024" w14:textId="77777777" w:rsidR="00F87D72" w:rsidRDefault="00F87D72" w:rsidP="00387838">
      <w:pPr>
        <w:pStyle w:val="Heading3"/>
      </w:pPr>
      <w:bookmarkStart w:id="28" w:name="_Toc167188272"/>
      <w:r>
        <w:t>Keyboard State Table method</w:t>
      </w:r>
      <w:bookmarkEnd w:id="28"/>
    </w:p>
    <w:p w14:paraId="1A632AE0" w14:textId="2C0FCD9D" w:rsidR="00F87D72" w:rsidRDefault="00F87D72" w:rsidP="00B95D70">
      <w:r>
        <w:t xml:space="preserve">This contains a table which contains the state information of 256 virtual keys. Applications using window interfaces make references to the table to determine whether keys are up or down. An example provided by </w:t>
      </w:r>
      <w:r>
        <w:fldChar w:fldCharType="begin"/>
      </w:r>
      <w:r w:rsidR="00C405EB">
        <w:instrText xml:space="preserve"> ADDIN ZOTERO_ITEM CSL_CITATION {"citationID":"4kV9EJ8J","properties":{"formattedCitation":"(Abukar et al., 2014)","plainCitation":"(Abukar et al., 2014)","dontUpdate":true,"noteIndex":0},"citationItems":[{"id":25,"uris":["http://zotero.org/users/local/izb99uhz/items/DCX46VR5"],"itemData":{"id":25,"type":"article-journal","container-title":"I nternational J ournal of C omputer S cience and T elecommunications","journalAbbreviation":"I nternational J ournal of C omputer S cience and T elecommunications","page":"25-31","title":"Survey of Keylogger Technologies","volume":"5","author":[{"family":"Abukar","given":"Yahye"},{"family":"Maarof","given":"Mohd"},{"family":"Hassan","given":"Fuad"},{"family":"Mohamed","given":"Abshir"}],"issued":{"date-parts":[["2014",2,1]]}}}],"schema":"https://github.com/citation-style-language/schema/raw/master/csl-citation.json"} </w:instrText>
      </w:r>
      <w:r>
        <w:fldChar w:fldCharType="separate"/>
      </w:r>
      <w:r w:rsidRPr="00601E2C">
        <w:t xml:space="preserve">Abukar et al. </w:t>
      </w:r>
      <w:r>
        <w:t>(</w:t>
      </w:r>
      <w:r w:rsidRPr="00601E2C">
        <w:t>2014)</w:t>
      </w:r>
      <w:r>
        <w:fldChar w:fldCharType="end"/>
      </w:r>
      <w:r>
        <w:t xml:space="preserve"> is </w:t>
      </w:r>
      <w:r w:rsidRPr="004B63F1">
        <w:t>“ when key is pressed with C</w:t>
      </w:r>
      <w:r w:rsidR="00AA29BE">
        <w:t>on</w:t>
      </w:r>
      <w:r w:rsidRPr="004B63F1">
        <w:t>tr</w:t>
      </w:r>
      <w:r w:rsidR="00AA29BE">
        <w:t>o</w:t>
      </w:r>
      <w:r w:rsidRPr="004B63F1">
        <w:t>l or Shift key, keylogger can utilize the GetKeyboardState API functions to disclose or reveal the keystroke information, by adding its thread to the top-level of thread message loop of window using Attach-ThreadInput API.</w:t>
      </w:r>
      <w:r>
        <w:t xml:space="preserve">”  </w:t>
      </w:r>
      <w:r w:rsidR="0034075E">
        <w:fldChar w:fldCharType="begin"/>
      </w:r>
      <w:r w:rsidR="0034075E">
        <w:instrText xml:space="preserve"> REF _Ref167178268 \h </w:instrText>
      </w:r>
      <w:r w:rsidR="0034075E">
        <w:fldChar w:fldCharType="separate"/>
      </w:r>
      <w:r w:rsidR="00051BA9">
        <w:t xml:space="preserve">Figure </w:t>
      </w:r>
      <w:r w:rsidR="00051BA9">
        <w:rPr>
          <w:noProof/>
        </w:rPr>
        <w:t>2</w:t>
      </w:r>
      <w:r w:rsidR="00051BA9">
        <w:t>.</w:t>
      </w:r>
      <w:r w:rsidR="00051BA9">
        <w:rPr>
          <w:noProof/>
        </w:rPr>
        <w:t>2</w:t>
      </w:r>
      <w:r w:rsidR="0034075E">
        <w:fldChar w:fldCharType="end"/>
      </w:r>
      <w:r w:rsidR="0034075E">
        <w:t xml:space="preserve"> indicates the state table and an example of its operation upon a key press.</w:t>
      </w:r>
    </w:p>
    <w:p w14:paraId="3FCE716F" w14:textId="77777777" w:rsidR="001368D5" w:rsidRDefault="00F87D72" w:rsidP="001368D5">
      <w:pPr>
        <w:keepNext/>
      </w:pPr>
      <w:r>
        <w:rPr>
          <w:noProof/>
        </w:rPr>
        <w:drawing>
          <wp:inline distT="0" distB="0" distL="0" distR="0" wp14:anchorId="64EEA27D" wp14:editId="31DC7159">
            <wp:extent cx="5943600" cy="3743325"/>
            <wp:effectExtent l="0" t="0" r="0" b="9525"/>
            <wp:docPr id="138730838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b="4919"/>
                    <a:stretch/>
                  </pic:blipFill>
                  <pic:spPr bwMode="auto">
                    <a:xfrm>
                      <a:off x="0" y="0"/>
                      <a:ext cx="5943600" cy="3743325"/>
                    </a:xfrm>
                    <a:prstGeom prst="rect">
                      <a:avLst/>
                    </a:prstGeom>
                    <a:noFill/>
                    <a:ln>
                      <a:noFill/>
                    </a:ln>
                    <a:extLst>
                      <a:ext uri="{53640926-AAD7-44D8-BBD7-CCE9431645EC}">
                        <a14:shadowObscured xmlns:a14="http://schemas.microsoft.com/office/drawing/2010/main"/>
                      </a:ext>
                    </a:extLst>
                  </pic:spPr>
                </pic:pic>
              </a:graphicData>
            </a:graphic>
          </wp:inline>
        </w:drawing>
      </w:r>
    </w:p>
    <w:p w14:paraId="69708606" w14:textId="1C7C7A59" w:rsidR="00F87D72" w:rsidRDefault="001368D5" w:rsidP="00EE6D4A">
      <w:bookmarkStart w:id="29" w:name="_Toc167023743"/>
      <w:bookmarkStart w:id="30" w:name="_Toc167027355"/>
      <w:bookmarkStart w:id="31" w:name="_Ref167178268"/>
      <w:bookmarkStart w:id="32" w:name="_Toc167178658"/>
      <w:bookmarkStart w:id="33" w:name="_Toc167188311"/>
      <w:r>
        <w:t xml:space="preserve">Figure </w:t>
      </w:r>
      <w:r w:rsidR="006A1272">
        <w:fldChar w:fldCharType="begin"/>
      </w:r>
      <w:r w:rsidR="006A1272">
        <w:instrText xml:space="preserve"> STYLEREF 1 \s </w:instrText>
      </w:r>
      <w:r w:rsidR="006A1272">
        <w:fldChar w:fldCharType="separate"/>
      </w:r>
      <w:r w:rsidR="00051BA9">
        <w:rPr>
          <w:noProof/>
        </w:rPr>
        <w:t>2</w:t>
      </w:r>
      <w:r w:rsidR="006A1272">
        <w:fldChar w:fldCharType="end"/>
      </w:r>
      <w:r w:rsidR="006A1272">
        <w:t>.</w:t>
      </w:r>
      <w:r w:rsidR="006A1272">
        <w:fldChar w:fldCharType="begin"/>
      </w:r>
      <w:r w:rsidR="006A1272">
        <w:instrText xml:space="preserve"> SEQ Figure \* ARABIC \s 1 </w:instrText>
      </w:r>
      <w:r w:rsidR="006A1272">
        <w:fldChar w:fldCharType="separate"/>
      </w:r>
      <w:r w:rsidR="00051BA9">
        <w:rPr>
          <w:noProof/>
        </w:rPr>
        <w:t>2</w:t>
      </w:r>
      <w:r w:rsidR="006A1272">
        <w:fldChar w:fldCharType="end"/>
      </w:r>
      <w:bookmarkEnd w:id="31"/>
      <w:r w:rsidR="00956556">
        <w:t xml:space="preserve"> </w:t>
      </w:r>
      <w:r>
        <w:t>Keyboard State Table Method</w:t>
      </w:r>
      <w:r w:rsidRPr="00EE6D4A">
        <w:t xml:space="preserve"> </w:t>
      </w:r>
      <w:r w:rsidRPr="00EE6D4A">
        <w:fldChar w:fldCharType="begin"/>
      </w:r>
      <w:r w:rsidRPr="00EE6D4A">
        <w:instrText xml:space="preserve"> ADDIN ZOTERO_ITEM CSL_CITATION {"citationID":"KxkPwRic","properties":{"formattedCitation":"(Abukar et al., 2014)","plainCitation":"(Abukar et al., 2014)","noteIndex":0},"citationItems":[{"id":25,"uris":["http://zotero.org/users/local/izb99uhz/items/DCX46VR5"],"itemData":{"id":25,"type":"article-journal","container-title":"I nternational J ournal of C omputer S cience and T elecommunications","journalAbbreviation":"I nternational J ournal of C omputer S cience and T elecommunications","page":"25-31","title":"Survey of Keylogger Technologies","volume":"5","author":[{"family":"Abukar","given":"Yahye"},{"family":"Maarof","given":"Mohd"},{"family":"Hassan","given":"Fuad"},{"family":"Mohamed","given":"Abshir"}],"issued":{"date-parts":[["2014",2,1]]}}}],"schema":"https://github.com/citation-style-language/schema/raw/master/csl-citation.json"} </w:instrText>
      </w:r>
      <w:r w:rsidRPr="00EE6D4A">
        <w:fldChar w:fldCharType="separate"/>
      </w:r>
      <w:r w:rsidRPr="00EE6D4A">
        <w:t>(Abukar et al., 2014)</w:t>
      </w:r>
      <w:bookmarkEnd w:id="29"/>
      <w:bookmarkEnd w:id="30"/>
      <w:bookmarkEnd w:id="32"/>
      <w:bookmarkEnd w:id="33"/>
      <w:r w:rsidRPr="00EE6D4A">
        <w:fldChar w:fldCharType="end"/>
      </w:r>
    </w:p>
    <w:p w14:paraId="1CD28C4B" w14:textId="77777777" w:rsidR="00F87D72" w:rsidRDefault="00F87D72" w:rsidP="00387838">
      <w:pPr>
        <w:pStyle w:val="Heading3"/>
      </w:pPr>
      <w:bookmarkStart w:id="34" w:name="_Toc167188273"/>
      <w:r>
        <w:lastRenderedPageBreak/>
        <w:t>Kernel-Based Keyboard Filter Driver method</w:t>
      </w:r>
      <w:bookmarkEnd w:id="34"/>
    </w:p>
    <w:p w14:paraId="545CD33D" w14:textId="5A4916CF" w:rsidR="00F87D72" w:rsidRPr="00271039" w:rsidRDefault="00F87D72" w:rsidP="00B95D70">
      <w:r>
        <w:t xml:space="preserve">As suggested by </w:t>
      </w:r>
      <w:r>
        <w:fldChar w:fldCharType="begin"/>
      </w:r>
      <w:r w:rsidR="00C405EB">
        <w:instrText xml:space="preserve"> ADDIN ZOTERO_ITEM CSL_CITATION {"citationID":"nH1ZNtHN","properties":{"formattedCitation":"(Abukar et al., 2014)","plainCitation":"(Abukar et al., 2014)","dontUpdate":true,"noteIndex":0},"citationItems":[{"id":25,"uris":["http://zotero.org/users/local/izb99uhz/items/DCX46VR5"],"itemData":{"id":25,"type":"article-journal","container-title":"I nternational J ournal of C omputer S cience and T elecommunications","journalAbbreviation":"I nternational J ournal of C omputer S cience and T elecommunications","page":"25-31","title":"Survey of Keylogger Technologies","volume":"5","author":[{"family":"Abukar","given":"Yahye"},{"family":"Maarof","given":"Mohd"},{"family":"Hassan","given":"Fuad"},{"family":"Mohamed","given":"Abshir"}],"issued":{"date-parts":[["2014",2,1]]}}}],"schema":"https://github.com/citation-style-language/schema/raw/master/csl-citation.json"} </w:instrText>
      </w:r>
      <w:r>
        <w:fldChar w:fldCharType="separate"/>
      </w:r>
      <w:r w:rsidRPr="00401971">
        <w:t xml:space="preserve">Abukar et al. </w:t>
      </w:r>
      <w:r>
        <w:t>(</w:t>
      </w:r>
      <w:r w:rsidRPr="00401971">
        <w:t>2014)</w:t>
      </w:r>
      <w:r>
        <w:fldChar w:fldCharType="end"/>
      </w:r>
      <w:r>
        <w:t>, this method allows keyloggers’ filter driver to capture the keystrokes before they even reach the operating system. They are typically hard to detect but require administrative privileges to be installed on target devices.</w:t>
      </w:r>
    </w:p>
    <w:p w14:paraId="0820BBA2" w14:textId="1210AC09" w:rsidR="00F87D72" w:rsidRDefault="008F4C1A" w:rsidP="00F36EDC">
      <w:pPr>
        <w:pStyle w:val="Heading2"/>
      </w:pPr>
      <w:bookmarkStart w:id="35" w:name="_Toc167188274"/>
      <w:r>
        <w:t>The evaluation of</w:t>
      </w:r>
      <w:r w:rsidR="00F87D72">
        <w:t xml:space="preserve"> keylogger</w:t>
      </w:r>
      <w:r w:rsidR="00992AA2">
        <w:t>s’</w:t>
      </w:r>
      <w:r w:rsidR="00F87D72">
        <w:t xml:space="preserve"> functionalities and threat spectrum</w:t>
      </w:r>
      <w:bookmarkEnd w:id="35"/>
    </w:p>
    <w:p w14:paraId="6ACADB9D" w14:textId="60C405DF" w:rsidR="00F87D72" w:rsidRDefault="00F87D72" w:rsidP="00B95D70">
      <w:r>
        <w:t xml:space="preserve">As per the article by </w:t>
      </w:r>
      <w:r>
        <w:fldChar w:fldCharType="begin"/>
      </w:r>
      <w:r w:rsidR="00C405EB">
        <w:instrText xml:space="preserve"> ADDIN ZOTERO_ITEM CSL_CITATION {"citationID":"iQpwtZKk","properties":{"formattedCitation":"(Bhardwaj &amp; Goundar, 2020)","plainCitation":"(Bhardwaj &amp; Goundar, 2020)","dontUpdate":true,"noteIndex":0},"citationItems":[{"id":28,"uris":["http://zotero.org/users/local/izb99uhz/items/NCYJGYVH"],"itemData":{"id":28,"type":"article-journal","container-title":"Network Security","DOI":"10.1016/S1353-4858(20)30021-0","journalAbbreviation":"Network Security","page":"14-19","title":"Keyloggers: silent cyber security weapons","volume":"2020","author":[{"family":"Bhardwaj","given":"Akashdeep"},{"family":"Goundar","given":"Sam"}],"issued":{"date-parts":[["2020",2,1]]}}}],"schema":"https://github.com/citation-style-language/schema/raw/master/csl-citation.json"} </w:instrText>
      </w:r>
      <w:r>
        <w:fldChar w:fldCharType="separate"/>
      </w:r>
      <w:r w:rsidRPr="00084574">
        <w:t>Bhardwaj &amp; Goundar</w:t>
      </w:r>
      <w:r>
        <w:t xml:space="preserve"> </w:t>
      </w:r>
      <w:r w:rsidRPr="00084574">
        <w:t>2020</w:t>
      </w:r>
      <w:r>
        <w:fldChar w:fldCharType="end"/>
      </w:r>
      <w:r>
        <w:t xml:space="preserve">, keyloggers might as well masquerade as legitimate programs similar to trojans and bypass anti-virus programs. They also operate at higher privilege levels in comparison to other forms of malware. They are not illegal per se, but most times are used for more harm than good. The article groups the functionalities of keyloggers into five groups. First is the security functionality which is related to how the keyloggers are invisible and are unable to be detected and camouflage from the Task Manager and conceal their activity. This is also related to encryption of the logged files locally and sending them to the attacker’s email address to public SMTP servers undetected. Second is the monitoring options portrayed in the keylogger. This entails interception of information such as keystrokes and logon credentials, as well as copying information from the memory or the clipboard is an advanced feature coupled with the ability to execute and terminate programs such as web cams and even shut down entire systems. Some keyloggers record on-mouse clicks as well as webcam and microphone recordings. Furthermore, they can monitor the online activities of users. This is inclusive of URLs and web pages accessed in web browsers, generating lists of emails both inbound and outbound via browsers and email applications and capture details of the messenger chats of users on applications such as Skype, Facebook and other social media applications. Nonetheless, they are also equipped with the ability to report and filter the logs sent to the attacker. These logs and reports document activities, the duration for predefined programs and a summary based on particular keywords. Finally, they can react and give alerts based on specified words as well as the ability to start and </w:t>
      </w:r>
      <w:r w:rsidR="000601E2">
        <w:t>stop</w:t>
      </w:r>
      <w:r>
        <w:t xml:space="preserve"> logging or only log keystrokes from specific websites with some being able to provide real time monitoring or even viewing on mobile phones. </w:t>
      </w:r>
      <w:r w:rsidR="000809C2">
        <w:fldChar w:fldCharType="begin"/>
      </w:r>
      <w:r w:rsidR="000809C2">
        <w:instrText xml:space="preserve"> REF _Ref167023653 \h </w:instrText>
      </w:r>
      <w:r w:rsidR="000809C2">
        <w:fldChar w:fldCharType="separate"/>
      </w:r>
      <w:r w:rsidR="00051BA9">
        <w:t xml:space="preserve">Figure </w:t>
      </w:r>
      <w:r w:rsidR="00051BA9">
        <w:rPr>
          <w:noProof/>
        </w:rPr>
        <w:t>2</w:t>
      </w:r>
      <w:r w:rsidR="00051BA9">
        <w:t>.</w:t>
      </w:r>
      <w:r w:rsidR="00051BA9">
        <w:rPr>
          <w:noProof/>
        </w:rPr>
        <w:t>3</w:t>
      </w:r>
      <w:r w:rsidR="000809C2">
        <w:fldChar w:fldCharType="end"/>
      </w:r>
      <w:r>
        <w:t xml:space="preserve"> shows a proposed taxonomy for keyloggers based on their execution and functionality.</w:t>
      </w:r>
    </w:p>
    <w:p w14:paraId="35374339" w14:textId="77777777" w:rsidR="00551953" w:rsidRDefault="00F87D72" w:rsidP="00551953">
      <w:pPr>
        <w:keepNext/>
      </w:pPr>
      <w:r>
        <w:rPr>
          <w:noProof/>
        </w:rPr>
        <w:lastRenderedPageBreak/>
        <w:drawing>
          <wp:inline distT="0" distB="0" distL="0" distR="0" wp14:anchorId="70F5384C" wp14:editId="0A7DBB11">
            <wp:extent cx="5617562" cy="3238500"/>
            <wp:effectExtent l="0" t="0" r="2540" b="0"/>
            <wp:docPr id="2117113739" name="Picture 4" descr="A diagram of software compone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113739" name="Picture 4" descr="A diagram of software component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59321" cy="3262574"/>
                    </a:xfrm>
                    <a:prstGeom prst="rect">
                      <a:avLst/>
                    </a:prstGeom>
                    <a:noFill/>
                    <a:ln>
                      <a:noFill/>
                    </a:ln>
                  </pic:spPr>
                </pic:pic>
              </a:graphicData>
            </a:graphic>
          </wp:inline>
        </w:drawing>
      </w:r>
    </w:p>
    <w:p w14:paraId="035804DC" w14:textId="2526303F" w:rsidR="00F87D72" w:rsidRPr="0092782D" w:rsidRDefault="00551953" w:rsidP="0092782D">
      <w:bookmarkStart w:id="36" w:name="_Ref167023653"/>
      <w:bookmarkStart w:id="37" w:name="_Toc167023744"/>
      <w:bookmarkStart w:id="38" w:name="_Toc167027356"/>
      <w:bookmarkStart w:id="39" w:name="_Toc167178659"/>
      <w:bookmarkStart w:id="40" w:name="_Toc167188312"/>
      <w:r>
        <w:t xml:space="preserve">Figure </w:t>
      </w:r>
      <w:r w:rsidR="006A1272">
        <w:fldChar w:fldCharType="begin"/>
      </w:r>
      <w:r w:rsidR="006A1272">
        <w:instrText xml:space="preserve"> STYLEREF 1 \s </w:instrText>
      </w:r>
      <w:r w:rsidR="006A1272">
        <w:fldChar w:fldCharType="separate"/>
      </w:r>
      <w:r w:rsidR="00051BA9">
        <w:rPr>
          <w:noProof/>
        </w:rPr>
        <w:t>2</w:t>
      </w:r>
      <w:r w:rsidR="006A1272">
        <w:fldChar w:fldCharType="end"/>
      </w:r>
      <w:r w:rsidR="006A1272">
        <w:t>.</w:t>
      </w:r>
      <w:r w:rsidR="006A1272">
        <w:fldChar w:fldCharType="begin"/>
      </w:r>
      <w:r w:rsidR="006A1272">
        <w:instrText xml:space="preserve"> SEQ Figure \* ARABIC \s 1 </w:instrText>
      </w:r>
      <w:r w:rsidR="006A1272">
        <w:fldChar w:fldCharType="separate"/>
      </w:r>
      <w:r w:rsidR="00051BA9">
        <w:rPr>
          <w:noProof/>
        </w:rPr>
        <w:t>3</w:t>
      </w:r>
      <w:r w:rsidR="006A1272">
        <w:fldChar w:fldCharType="end"/>
      </w:r>
      <w:bookmarkEnd w:id="36"/>
      <w:r w:rsidR="00956556">
        <w:t xml:space="preserve"> </w:t>
      </w:r>
      <w:r>
        <w:t xml:space="preserve">Proposed Taxonomy for Keyloggers </w:t>
      </w:r>
      <w:r w:rsidRPr="0092782D">
        <w:fldChar w:fldCharType="begin"/>
      </w:r>
      <w:r w:rsidRPr="0092782D">
        <w:instrText xml:space="preserve"> ADDIN ZOTERO_ITEM CSL_CITATION {"citationID":"zq7elvxM","properties":{"formattedCitation":"(Bhardwaj &amp; Goundar, 2020)","plainCitation":"(Bhardwaj &amp; Goundar, 2020)","noteIndex":0},"citationItems":[{"id":28,"uris":["http://zotero.org/users/local/izb99uhz/items/NCYJGYVH"],"itemData":{"id":28,"type":"article-journal","container-title":"Network Security","DOI":"10.1016/S1353-4858(20)30021-0","journalAbbreviation":"Network Security","page":"14-19","title":"Keyloggers: silent cyber security weapons","volume":"2020","author":[{"family":"Bhardwaj","given":"Akashdeep"},{"family":"Goundar","given":"Sam"}],"issued":{"date-parts":[["2020",2,1]]}}}],"schema":"https://github.com/citation-style-language/schema/raw/master/csl-citation.json"} </w:instrText>
      </w:r>
      <w:r w:rsidRPr="0092782D">
        <w:fldChar w:fldCharType="separate"/>
      </w:r>
      <w:r w:rsidRPr="0092782D">
        <w:t>(Bhardwaj &amp; Goundar, 2020)</w:t>
      </w:r>
      <w:bookmarkEnd w:id="37"/>
      <w:bookmarkEnd w:id="38"/>
      <w:bookmarkEnd w:id="39"/>
      <w:bookmarkEnd w:id="40"/>
      <w:r w:rsidRPr="0092782D">
        <w:fldChar w:fldCharType="end"/>
      </w:r>
    </w:p>
    <w:p w14:paraId="62BF11E9" w14:textId="77777777" w:rsidR="00F87D72" w:rsidRPr="001F40D7" w:rsidRDefault="00F87D72" w:rsidP="00B95D70">
      <w:r>
        <w:t xml:space="preserve">Keyloggers mostly threaten highly sensitive information such as passwords, user IDs, social security numbers as well as credentials pertaining to social media, email and gaming. They can record any text sequence and can also be utilized for espionage depending on the target machine </w:t>
      </w:r>
      <w:r>
        <w:fldChar w:fldCharType="begin"/>
      </w:r>
      <w:r>
        <w:instrText xml:space="preserve"> ADDIN ZOTERO_ITEM CSL_CITATION {"citationID":"Qr5ze4rD","properties":{"formattedCitation":"(Navarro et al., 2012)","plainCitation":"(Navarro et al., 2012)","noteIndex":0},"citationItems":[{"id":29,"uris":["http://zotero.org/users/local/izb99uhz/items/9T66JRRI"],"itemData":{"id":29,"type":"paper-conference","container-title":"2012 IEEE Symposium on Security and Privacy Workshops","DOI":"10.1109/SPW.2012.22","event-place":"San Francisco, CA, USA","event-title":"2012 IEEE Security and Privacy Workshops (SPW)","ISBN":"978-1-4673-2157-0","page":"97-103","publisher":"IEEE","publisher-place":"San Francisco, CA, USA","source":"DOI.org (Crossref)","title":"Bridging the Semantic Gap to Mitigate Kernel-Level Keyloggers","URL":"http://ieeexplore.ieee.org/document/6227691/","author":[{"family":"Navarro","given":"Jesus"},{"family":"Naudon","given":"Enrique"},{"family":"Oliveira","given":"Daniela"}],"accessed":{"date-parts":[["2024",5,18]]},"issued":{"date-parts":[["2012",5]]}}}],"schema":"https://github.com/citation-style-language/schema/raw/master/csl-citation.json"} </w:instrText>
      </w:r>
      <w:r>
        <w:fldChar w:fldCharType="separate"/>
      </w:r>
      <w:r w:rsidRPr="00250671">
        <w:t>(Navarro et al., 2012)</w:t>
      </w:r>
      <w:r>
        <w:fldChar w:fldCharType="end"/>
      </w:r>
      <w:r>
        <w:t xml:space="preserve">. They also threaten copied text or images, capture PC screens at random intervals, log activities executed on the target machines, Control Text Capture and online actions such executing program queries </w:t>
      </w:r>
      <w:r>
        <w:fldChar w:fldCharType="begin"/>
      </w:r>
      <w:r>
        <w:instrText xml:space="preserve"> ADDIN ZOTERO_ITEM CSL_CITATION {"citationID":"iqBTBOgt","properties":{"formattedCitation":"(Bejo et al., 2023)","plainCitation":"(Bejo et al., 2023)","noteIndex":0},"citationItems":[{"id":30,"uris":["http://zotero.org/users/local/izb99uhz/items/AQXAUETL"],"itemData":{"id":30,"type":"book","note":"page: 2274\nDOI: 10.1109/ICACCS57279.2023.10112977","number-of-pages":"2269","title":"Design, Analysis and Implementation of an Advanced Keylogger to Defend Cyber Threats","author":[{"family":"Bejo","given":"Sahil"},{"family":"Kumar","given":"Biresh"},{"family":"Banerjee","given":"Pallab"},{"family":"Jha","given":"Pooja"},{"family":"Singh","given":"Amar"},{"family":"Dehury","given":"Mohan"}],"issued":{"date-parts":[["2023",3,17]]}}}],"schema":"https://github.com/citation-style-language/schema/raw/master/csl-citation.json"} </w:instrText>
      </w:r>
      <w:r>
        <w:fldChar w:fldCharType="separate"/>
      </w:r>
      <w:r w:rsidRPr="00AF5B27">
        <w:t>(Bejo et al., 2023)</w:t>
      </w:r>
      <w:r>
        <w:fldChar w:fldCharType="end"/>
      </w:r>
      <w:r>
        <w:t xml:space="preserve">.  </w:t>
      </w:r>
    </w:p>
    <w:p w14:paraId="571EF501" w14:textId="224E5556" w:rsidR="00F87D72" w:rsidRDefault="007A5057" w:rsidP="00F36EDC">
      <w:pPr>
        <w:pStyle w:val="Heading2"/>
      </w:pPr>
      <w:bookmarkStart w:id="41" w:name="_Toc167188275"/>
      <w:r>
        <w:t>The d</w:t>
      </w:r>
      <w:r w:rsidR="00F87D72">
        <w:t>evelop</w:t>
      </w:r>
      <w:r>
        <w:t>ment of</w:t>
      </w:r>
      <w:r w:rsidR="00F87D72">
        <w:t xml:space="preserve"> </w:t>
      </w:r>
      <w:r>
        <w:t xml:space="preserve">simple </w:t>
      </w:r>
      <w:r w:rsidR="00F87D72">
        <w:t xml:space="preserve">detection </w:t>
      </w:r>
      <w:r>
        <w:t xml:space="preserve">mechanisms </w:t>
      </w:r>
      <w:r w:rsidR="00F87D72">
        <w:t>for keylogger</w:t>
      </w:r>
      <w:r>
        <w:t>s</w:t>
      </w:r>
      <w:bookmarkEnd w:id="41"/>
    </w:p>
    <w:p w14:paraId="59AA0DA4" w14:textId="4CF47C2C" w:rsidR="00F87D72" w:rsidRDefault="00F87D72" w:rsidP="00B95D70">
      <w:r>
        <w:fldChar w:fldCharType="begin"/>
      </w:r>
      <w:r w:rsidR="00C405EB">
        <w:instrText xml:space="preserve"> ADDIN ZOTERO_ITEM CSL_CITATION {"citationID":"OoaJfdVw","properties":{"formattedCitation":"(Elelegwu et al., 2024)","plainCitation":"(Elelegwu et al., 2024)","dontUpdate":true,"noteIndex":0},"citationItems":[{"id":33,"uris":["http://zotero.org/users/local/izb99uhz/items/ZTQASHLD"],"itemData":{"id":33,"type":"paper-conference","container-title":"SoutheastCon 2024","DOI":"10.1109/SoutheastCon52093.2024.10500122","event-place":"Atlanta, GA, USA","event-title":"SoutheastCon 2024","ISBN":"9798350317107","license":"https://doi.org/10.15223/policy-029","page":"1583-1590","publisher":"IEEE","publisher-place":"Atlanta, GA, USA","source":"DOI.org (Crossref)","title":"A Novel Approach to Detecting and Mitigating Keyloggers","URL":"https://ieeexplore.ieee.org/document/10500122/","author":[{"family":"Elelegwu","given":"Damilola"},{"family":"Chen","given":"Lei"},{"family":"Ji","given":"Yiming"},{"family":"Kim","given":"Jongyeop"}],"accessed":{"date-parts":[["2024",5,18]]},"issued":{"date-parts":[["2024",3,15]]}}}],"schema":"https://github.com/citation-style-language/schema/raw/master/csl-citation.json"} </w:instrText>
      </w:r>
      <w:r>
        <w:fldChar w:fldCharType="separate"/>
      </w:r>
      <w:r w:rsidRPr="004E2EA5">
        <w:t>Elelegwu et al., 2024</w:t>
      </w:r>
      <w:r>
        <w:fldChar w:fldCharType="end"/>
      </w:r>
      <w:r>
        <w:t xml:space="preserve"> endorse that keylogger detectors, also known as anti-keyloggers work unitedly or as part of security software. They are tailored to locate keylogging activities offering some form of protection. They primarily function to protect legitimate users from keylogging activities and hinder the capture of their keystrokes. This guards their sensitive details from attackers. The types included include:</w:t>
      </w:r>
    </w:p>
    <w:p w14:paraId="6BDA2418" w14:textId="77777777" w:rsidR="00F87D72" w:rsidRDefault="00F87D72" w:rsidP="00387838">
      <w:pPr>
        <w:pStyle w:val="Heading3"/>
      </w:pPr>
      <w:bookmarkStart w:id="42" w:name="_Toc167188276"/>
      <w:r>
        <w:t>Signature-Based Detectors</w:t>
      </w:r>
      <w:bookmarkEnd w:id="42"/>
    </w:p>
    <w:p w14:paraId="2AA78C8E" w14:textId="36EDCEE6" w:rsidR="00F87D72" w:rsidRDefault="00F87D72" w:rsidP="00B95D70">
      <w:r>
        <w:t>These detectors compare and cross-index system files with databases of well-known keylogger signatures</w:t>
      </w:r>
      <w:r w:rsidR="00433CD8">
        <w:t>.</w:t>
      </w:r>
    </w:p>
    <w:p w14:paraId="78C7E359" w14:textId="77777777" w:rsidR="00F87D72" w:rsidRDefault="00F87D72" w:rsidP="00387838">
      <w:pPr>
        <w:pStyle w:val="Heading3"/>
      </w:pPr>
      <w:bookmarkStart w:id="43" w:name="_Toc167188277"/>
      <w:r>
        <w:lastRenderedPageBreak/>
        <w:t>Behavioural-Based Detectors</w:t>
      </w:r>
      <w:bookmarkEnd w:id="43"/>
    </w:p>
    <w:p w14:paraId="2769BD47" w14:textId="77777777" w:rsidR="00F87D72" w:rsidRDefault="00F87D72" w:rsidP="00B95D70">
      <w:r>
        <w:t>These monitor the behaviour of the system and detect peculiarities and patterns associated with keylogger activities. These types are mostly in use nowadays.</w:t>
      </w:r>
    </w:p>
    <w:p w14:paraId="1E8F0EA8" w14:textId="77777777" w:rsidR="00F87D72" w:rsidRPr="00AC5B95" w:rsidRDefault="00F87D72" w:rsidP="00B95D70">
      <w:r>
        <w:t xml:space="preserve">Signature based methods have been bypassed using code encryption techniques and construct several variants of malware to evade such static detection techniques which  led to the development of dynamic techniques such as virtual machine inspection, function call monitoring , dynamic binary instrumentation binary instrumentation </w:t>
      </w:r>
      <w:r>
        <w:fldChar w:fldCharType="begin"/>
      </w:r>
      <w:r>
        <w:instrText xml:space="preserve"> ADDIN ZOTERO_ITEM CSL_CITATION {"citationID":"5PwFmJjk","properties":{"formattedCitation":"(Das et al., 2016)","plainCitation":"(Das et al., 2016)","noteIndex":0},"citationItems":[{"id":34,"uris":["http://zotero.org/users/local/izb99uhz/items/7TR8U846"],"itemData":{"id":34,"type":"article-journal","container-title":"IEEE Transactions on Information Forensics and Security","DOI":"10.1109/TIFS.2015.2491300","ISSN":"1556-6013, 1556-6021","issue":"2","journalAbbreviation":"IEEE Trans.Inform.Forensic Secur.","license":"https://ieeexplore.ieee.org/Xplorehelp/downloads/license-information/IEEE.html","page":"289-302","source":"DOI.org (Crossref)","title":"Semantics-Based Online Malware Detection: Towards Efficient Real-Time Protection Against Malware","title-short":"Semantics-Based Online Malware Detection","volume":"11","author":[{"family":"Das","given":"Sanjeev"},{"family":"Liu","given":"Yang"},{"family":"Zhang","given":"Wei"},{"family":"Chandramohan","given":"Mahintham"}],"issued":{"date-parts":[["2016",2]]}}}],"schema":"https://github.com/citation-style-language/schema/raw/master/csl-citation.json"} </w:instrText>
      </w:r>
      <w:r>
        <w:fldChar w:fldCharType="separate"/>
      </w:r>
      <w:r w:rsidRPr="00C24C93">
        <w:t>(Das et al., 2016)</w:t>
      </w:r>
      <w:r>
        <w:fldChar w:fldCharType="end"/>
      </w:r>
      <w:r>
        <w:t xml:space="preserve">. </w:t>
      </w:r>
    </w:p>
    <w:p w14:paraId="71320FE8" w14:textId="77777777" w:rsidR="00F87D72" w:rsidRDefault="00F87D72" w:rsidP="00F36EDC">
      <w:pPr>
        <w:pStyle w:val="Heading2"/>
      </w:pPr>
      <w:bookmarkStart w:id="44" w:name="_Toc167188278"/>
      <w:r>
        <w:t>Related works</w:t>
      </w:r>
      <w:bookmarkEnd w:id="44"/>
    </w:p>
    <w:p w14:paraId="28991F0F" w14:textId="77777777" w:rsidR="00F87D72" w:rsidRDefault="00F87D72" w:rsidP="00B95D70">
      <w:r>
        <w:t>Keyloggers have evolved over the years with the growth of the internet. Some of the related works about keyloggers include:</w:t>
      </w:r>
    </w:p>
    <w:p w14:paraId="15494BF5" w14:textId="1544C682" w:rsidR="00F87D72" w:rsidRDefault="00094EC5" w:rsidP="00387838">
      <w:pPr>
        <w:pStyle w:val="Heading3"/>
        <w:rPr>
          <w:shd w:val="clear" w:color="auto" w:fill="FFFFFF"/>
        </w:rPr>
      </w:pPr>
      <w:bookmarkStart w:id="45" w:name="_Toc167188279"/>
      <w:r>
        <w:rPr>
          <w:shd w:val="clear" w:color="auto" w:fill="FFFFFF"/>
        </w:rPr>
        <w:t xml:space="preserve">Case 1: </w:t>
      </w:r>
      <w:r w:rsidR="00F87D72" w:rsidRPr="00033C56">
        <w:rPr>
          <w:shd w:val="clear" w:color="auto" w:fill="FFFFFF"/>
        </w:rPr>
        <w:t>Design, Analysis and Implementation of an Advanced Keylogger to Defend Cyber Threats</w:t>
      </w:r>
      <w:r w:rsidR="00F87D72">
        <w:rPr>
          <w:shd w:val="clear" w:color="auto" w:fill="FFFFFF"/>
        </w:rPr>
        <w:t xml:space="preserve"> </w:t>
      </w:r>
      <w:r w:rsidR="00F87D72" w:rsidRPr="00E6105F">
        <w:rPr>
          <w:shd w:val="clear" w:color="auto" w:fill="FFFFFF"/>
        </w:rPr>
        <w:fldChar w:fldCharType="begin"/>
      </w:r>
      <w:r w:rsidR="00F87D72" w:rsidRPr="00E6105F">
        <w:rPr>
          <w:shd w:val="clear" w:color="auto" w:fill="FFFFFF"/>
        </w:rPr>
        <w:instrText xml:space="preserve"> ADDIN ZOTERO_ITEM CSL_CITATION {"citationID":"BYCDFqeG","properties":{"formattedCitation":"(Bejo et al., 2023)","plainCitation":"(Bejo et al., 2023)","noteIndex":0},"citationItems":[{"id":30,"uris":["http://zotero.org/users/local/izb99uhz/items/AQXAUETL"],"itemData":{"id":30,"type":"book","note":"page: 2274\nDOI: 10.1109/ICACCS57279.2023.10112977","number-of-pages":"2269","title":"Design, Analysis and Implementation of an Advanced Keylogger to Defend Cyber Threats","author":[{"family":"Bejo","given":"Sahil"},{"family":"Kumar","given":"Biresh"},{"family":"Banerjee","given":"Pallab"},{"family":"Jha","given":"Pooja"},{"family":"Singh","given":"Amar"},{"family":"Dehury","given":"Mohan"}],"issued":{"date-parts":[["2023",3,17]]}}}],"schema":"https://github.com/citation-style-language/schema/raw/master/csl-citation.json"} </w:instrText>
      </w:r>
      <w:r w:rsidR="00F87D72" w:rsidRPr="00E6105F">
        <w:rPr>
          <w:shd w:val="clear" w:color="auto" w:fill="FFFFFF"/>
        </w:rPr>
        <w:fldChar w:fldCharType="separate"/>
      </w:r>
      <w:r w:rsidR="00F87D72" w:rsidRPr="00E6105F">
        <w:t>(Bejo et al., 2023)</w:t>
      </w:r>
      <w:bookmarkEnd w:id="45"/>
      <w:r w:rsidR="00F87D72" w:rsidRPr="00E6105F">
        <w:rPr>
          <w:shd w:val="clear" w:color="auto" w:fill="FFFFFF"/>
        </w:rPr>
        <w:fldChar w:fldCharType="end"/>
      </w:r>
    </w:p>
    <w:p w14:paraId="37F3B0C0" w14:textId="08172BD5" w:rsidR="00F87D72" w:rsidRDefault="00F87D72" w:rsidP="00B95D70">
      <w:pPr>
        <w:rPr>
          <w:color w:val="131314"/>
          <w:shd w:val="clear" w:color="auto" w:fill="FFFFFF"/>
        </w:rPr>
      </w:pPr>
      <w:r>
        <w:rPr>
          <w:color w:val="131314"/>
          <w:shd w:val="clear" w:color="auto" w:fill="FFFFFF"/>
        </w:rPr>
        <w:t>The study involved the design, analysis and creation of an advanced keylogger in Python with the purpose to defend against cyberthreats. The keylogger code was executed and ran in the background, a log file was randomly created at random either in “Pictures” or “Downloads” directories with a random variable name but containing “I” in the second alphabet. It then would begin logging files for a duration of time specified in its code and after the time elapses, a</w:t>
      </w:r>
      <w:r w:rsidR="00DD1682">
        <w:rPr>
          <w:color w:val="131314"/>
          <w:shd w:val="clear" w:color="auto" w:fill="FFFFFF"/>
        </w:rPr>
        <w:t>n</w:t>
      </w:r>
      <w:r>
        <w:rPr>
          <w:color w:val="131314"/>
          <w:shd w:val="clear" w:color="auto" w:fill="FFFFFF"/>
        </w:rPr>
        <w:t xml:space="preserve"> </w:t>
      </w:r>
      <w:r w:rsidR="00DD1682">
        <w:rPr>
          <w:color w:val="131314"/>
          <w:shd w:val="clear" w:color="auto" w:fill="FFFFFF"/>
        </w:rPr>
        <w:t>e</w:t>
      </w:r>
      <w:r>
        <w:rPr>
          <w:color w:val="131314"/>
          <w:shd w:val="clear" w:color="auto" w:fill="FFFFFF"/>
        </w:rPr>
        <w:t>mail is sent with the log file attached to it and the log file is deleted from the system and this continues in a loop fashion.</w:t>
      </w:r>
      <w:r w:rsidR="00527D64">
        <w:rPr>
          <w:color w:val="131314"/>
          <w:shd w:val="clear" w:color="auto" w:fill="FFFFFF"/>
        </w:rPr>
        <w:t xml:space="preserve"> </w:t>
      </w:r>
      <w:r w:rsidR="00527D64">
        <w:rPr>
          <w:color w:val="131314"/>
          <w:shd w:val="clear" w:color="auto" w:fill="FFFFFF"/>
        </w:rPr>
        <w:fldChar w:fldCharType="begin"/>
      </w:r>
      <w:r w:rsidR="00527D64">
        <w:rPr>
          <w:color w:val="131314"/>
          <w:shd w:val="clear" w:color="auto" w:fill="FFFFFF"/>
        </w:rPr>
        <w:instrText xml:space="preserve"> REF _Ref167178311 \h </w:instrText>
      </w:r>
      <w:r w:rsidR="00527D64">
        <w:rPr>
          <w:color w:val="131314"/>
          <w:shd w:val="clear" w:color="auto" w:fill="FFFFFF"/>
        </w:rPr>
      </w:r>
      <w:r w:rsidR="00527D64">
        <w:rPr>
          <w:color w:val="131314"/>
          <w:shd w:val="clear" w:color="auto" w:fill="FFFFFF"/>
        </w:rPr>
        <w:fldChar w:fldCharType="separate"/>
      </w:r>
      <w:r w:rsidR="00051BA9">
        <w:t xml:space="preserve">Figure </w:t>
      </w:r>
      <w:r w:rsidR="00051BA9">
        <w:rPr>
          <w:noProof/>
        </w:rPr>
        <w:t>2</w:t>
      </w:r>
      <w:r w:rsidR="00051BA9">
        <w:t>.</w:t>
      </w:r>
      <w:r w:rsidR="00051BA9">
        <w:rPr>
          <w:noProof/>
        </w:rPr>
        <w:t>4</w:t>
      </w:r>
      <w:r w:rsidR="00527D64">
        <w:rPr>
          <w:color w:val="131314"/>
          <w:shd w:val="clear" w:color="auto" w:fill="FFFFFF"/>
        </w:rPr>
        <w:fldChar w:fldCharType="end"/>
      </w:r>
      <w:r w:rsidR="00527D64">
        <w:rPr>
          <w:color w:val="131314"/>
          <w:shd w:val="clear" w:color="auto" w:fill="FFFFFF"/>
        </w:rPr>
        <w:t xml:space="preserve"> shows the received emails on the developer’s </w:t>
      </w:r>
      <w:r w:rsidR="00385525">
        <w:rPr>
          <w:color w:val="131314"/>
          <w:shd w:val="clear" w:color="auto" w:fill="FFFFFF"/>
        </w:rPr>
        <w:t>end containing the stored logs of captured data from the ta</w:t>
      </w:r>
      <w:r w:rsidR="007E2B81">
        <w:rPr>
          <w:color w:val="131314"/>
          <w:shd w:val="clear" w:color="auto" w:fill="FFFFFF"/>
        </w:rPr>
        <w:t>rget machine.</w:t>
      </w:r>
    </w:p>
    <w:p w14:paraId="4F0E308A" w14:textId="77777777" w:rsidR="0092782D" w:rsidRDefault="00F87D72" w:rsidP="0092782D">
      <w:pPr>
        <w:keepNext/>
      </w:pPr>
      <w:r>
        <w:rPr>
          <w:noProof/>
        </w:rPr>
        <w:drawing>
          <wp:inline distT="0" distB="0" distL="0" distR="0" wp14:anchorId="1F17AE87" wp14:editId="4B7B30AF">
            <wp:extent cx="3008630" cy="1638300"/>
            <wp:effectExtent l="0" t="0" r="1270" b="0"/>
            <wp:docPr id="33263428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3">
                      <a:extLst>
                        <a:ext uri="{28A0092B-C50C-407E-A947-70E740481C1C}">
                          <a14:useLocalDpi xmlns:a14="http://schemas.microsoft.com/office/drawing/2010/main" val="0"/>
                        </a:ext>
                      </a:extLst>
                    </a:blip>
                    <a:srcRect t="3187" b="51127"/>
                    <a:stretch/>
                  </pic:blipFill>
                  <pic:spPr bwMode="auto">
                    <a:xfrm>
                      <a:off x="0" y="0"/>
                      <a:ext cx="3022238" cy="1645710"/>
                    </a:xfrm>
                    <a:prstGeom prst="rect">
                      <a:avLst/>
                    </a:prstGeom>
                    <a:noFill/>
                    <a:ln>
                      <a:noFill/>
                    </a:ln>
                    <a:extLst>
                      <a:ext uri="{53640926-AAD7-44D8-BBD7-CCE9431645EC}">
                        <a14:shadowObscured xmlns:a14="http://schemas.microsoft.com/office/drawing/2010/main"/>
                      </a:ext>
                    </a:extLst>
                  </pic:spPr>
                </pic:pic>
              </a:graphicData>
            </a:graphic>
          </wp:inline>
        </w:drawing>
      </w:r>
    </w:p>
    <w:p w14:paraId="1AD078D0" w14:textId="7208BB83" w:rsidR="00F87D72" w:rsidRPr="009A0FB4" w:rsidRDefault="0092782D" w:rsidP="00AB3848">
      <w:bookmarkStart w:id="46" w:name="_Toc167023745"/>
      <w:bookmarkStart w:id="47" w:name="_Toc167027357"/>
      <w:bookmarkStart w:id="48" w:name="_Ref167178311"/>
      <w:bookmarkStart w:id="49" w:name="_Toc167178660"/>
      <w:bookmarkStart w:id="50" w:name="_Toc167188313"/>
      <w:r>
        <w:t xml:space="preserve">Figure </w:t>
      </w:r>
      <w:r w:rsidR="006A1272">
        <w:fldChar w:fldCharType="begin"/>
      </w:r>
      <w:r w:rsidR="006A1272">
        <w:instrText xml:space="preserve"> STYLEREF 1 \s </w:instrText>
      </w:r>
      <w:r w:rsidR="006A1272">
        <w:fldChar w:fldCharType="separate"/>
      </w:r>
      <w:r w:rsidR="00051BA9">
        <w:rPr>
          <w:noProof/>
        </w:rPr>
        <w:t>2</w:t>
      </w:r>
      <w:r w:rsidR="006A1272">
        <w:fldChar w:fldCharType="end"/>
      </w:r>
      <w:r w:rsidR="006A1272">
        <w:t>.</w:t>
      </w:r>
      <w:r w:rsidR="006A1272">
        <w:fldChar w:fldCharType="begin"/>
      </w:r>
      <w:r w:rsidR="006A1272">
        <w:instrText xml:space="preserve"> SEQ Figure \* ARABIC \s 1 </w:instrText>
      </w:r>
      <w:r w:rsidR="006A1272">
        <w:fldChar w:fldCharType="separate"/>
      </w:r>
      <w:r w:rsidR="00051BA9">
        <w:rPr>
          <w:noProof/>
        </w:rPr>
        <w:t>4</w:t>
      </w:r>
      <w:r w:rsidR="006A1272">
        <w:fldChar w:fldCharType="end"/>
      </w:r>
      <w:bookmarkEnd w:id="48"/>
      <w:r w:rsidR="00956556">
        <w:t xml:space="preserve"> </w:t>
      </w:r>
      <w:r>
        <w:t xml:space="preserve">Emails Received Containing Logs </w:t>
      </w:r>
      <w:r w:rsidRPr="00AB3848">
        <w:fldChar w:fldCharType="begin"/>
      </w:r>
      <w:r w:rsidRPr="00AB3848">
        <w:instrText xml:space="preserve"> ADDIN ZOTERO_ITEM CSL_CITATION {"citationID":"D5hjhqLC","properties":{"formattedCitation":"(Bejo et al., 2023)","plainCitation":"(Bejo et al., 2023)","noteIndex":0},"citationItems":[{"id":30,"uris":["http://zotero.org/users/local/izb99uhz/items/AQXAUETL"],"itemData":{"id":30,"type":"book","note":"page: 2274\nDOI: 10.1109/ICACCS57279.2023.10112977","number-of-pages":"2269","title":"Design, Analysis and Implementation of an Advanced Keylogger to Defend Cyber Threats","author":[{"family":"Bejo","given":"Sahil"},{"family":"Kumar","given":"Biresh"},{"family":"Banerjee","given":"Pallab"},{"family":"Jha","given":"Pooja"},{"family":"Singh","given":"Amar"},{"family":"Dehury","given":"Mohan"}],"issued":{"date-parts":[["2023",3,17]]}}}],"schema":"https://github.com/citation-style-language/schema/raw/master/csl-citation.json"} </w:instrText>
      </w:r>
      <w:r w:rsidRPr="00AB3848">
        <w:fldChar w:fldCharType="separate"/>
      </w:r>
      <w:r w:rsidRPr="00AB3848">
        <w:t>(Bejo et al., 2023)</w:t>
      </w:r>
      <w:bookmarkEnd w:id="46"/>
      <w:bookmarkEnd w:id="47"/>
      <w:bookmarkEnd w:id="49"/>
      <w:bookmarkEnd w:id="50"/>
      <w:r w:rsidRPr="00AB3848">
        <w:fldChar w:fldCharType="end"/>
      </w:r>
    </w:p>
    <w:p w14:paraId="4AB78CD8" w14:textId="5C6A6AFB" w:rsidR="00F87D72" w:rsidRDefault="00094EC5" w:rsidP="00387838">
      <w:pPr>
        <w:pStyle w:val="Heading3"/>
      </w:pPr>
      <w:bookmarkStart w:id="51" w:name="_Toc167188280"/>
      <w:r>
        <w:lastRenderedPageBreak/>
        <w:t xml:space="preserve">Case 2: </w:t>
      </w:r>
      <w:r w:rsidR="00F87D72">
        <w:t xml:space="preserve">Enhancing Digital Security with the Advanced Keylogger Project </w:t>
      </w:r>
      <w:r w:rsidR="00F87D72" w:rsidRPr="00C96721">
        <w:fldChar w:fldCharType="begin"/>
      </w:r>
      <w:r w:rsidR="00F87D72" w:rsidRPr="00C96721">
        <w:instrText xml:space="preserve"> ADDIN ZOTERO_ITEM CSL_CITATION {"citationID":"54KxjaS3","properties":{"formattedCitation":"(Kapare et al., 2024)","plainCitation":"(Kapare et al., 2024)","noteIndex":0},"citationItems":[{"id":42,"uris":["http://zotero.org/users/local/izb99uhz/items/QUUAH65M"],"itemData":{"id":42,"type":"article-journal","ISSN":"2320-2880","issue":"3","page":"j617-j624","title":"Enhancing Digital Security With The Advanced Keylogger Project","volume":"12","author":[{"family":"Kapare","given":"Rutik"},{"family":"Gawade","given":"Aditya"},{"family":"Kamble","given":"Aditya"},{"family":"Tembhurnikar","given":"Pallavi"}],"issued":{"date-parts":[["2024",3]]}}}],"schema":"https://github.com/citation-style-language/schema/raw/master/csl-citation.json"} </w:instrText>
      </w:r>
      <w:r w:rsidR="00F87D72" w:rsidRPr="00C96721">
        <w:fldChar w:fldCharType="separate"/>
      </w:r>
      <w:r w:rsidR="00F87D72" w:rsidRPr="00C96721">
        <w:t>(Kapare et al., 2024)</w:t>
      </w:r>
      <w:bookmarkEnd w:id="51"/>
      <w:r w:rsidR="00F87D72" w:rsidRPr="00C96721">
        <w:fldChar w:fldCharType="end"/>
      </w:r>
    </w:p>
    <w:p w14:paraId="7EA306AB" w14:textId="4DC65CE3" w:rsidR="00F87D72" w:rsidRDefault="00F87D72" w:rsidP="00B95D70">
      <w:r>
        <w:t>The project also developed the keylogger using Python</w:t>
      </w:r>
      <w:r w:rsidR="00077CE6">
        <w:t xml:space="preserve">, </w:t>
      </w:r>
      <w:r>
        <w:t xml:space="preserve">designed </w:t>
      </w:r>
      <w:r w:rsidR="00077CE6">
        <w:t xml:space="preserve">it </w:t>
      </w:r>
      <w:r>
        <w:t>to operate undetected in the background</w:t>
      </w:r>
      <w:r w:rsidR="00077CE6">
        <w:t xml:space="preserve">, </w:t>
      </w:r>
      <w:r>
        <w:t>evade detection mechanisms and covert collection of data specifically keystrokes, clipboard contents, audio recordings and screenshots. It also sent the logged data via email by the use of the `smtplib` library to establish a connection with the SMTP server and send the logged data. The captured data was then encrypted prior to transmission using the Fernet symmetric encryption algorithm and captured data was stored on the user’s system temporarily before encryption and transmission guided by preset thresholds for data accumulation. The project was then tested extensively to assess the keylogger’s performance while considering the ethicality of the experiments conducted. The results and conclusions were conducted thereafter.</w:t>
      </w:r>
    </w:p>
    <w:p w14:paraId="4F43C3E8" w14:textId="545ACE0B" w:rsidR="00F87D72" w:rsidRPr="00AB3848" w:rsidRDefault="00094EC5" w:rsidP="00AB3848">
      <w:pPr>
        <w:pStyle w:val="Heading3"/>
      </w:pPr>
      <w:bookmarkStart w:id="52" w:name="_Toc167188281"/>
      <w:r>
        <w:t>Case</w:t>
      </w:r>
      <w:r w:rsidR="00F804D8">
        <w:t xml:space="preserve"> </w:t>
      </w:r>
      <w:r>
        <w:t xml:space="preserve">3: </w:t>
      </w:r>
      <w:r w:rsidR="00F87D72" w:rsidRPr="00AB3848">
        <w:t xml:space="preserve">Developing Advanced Software Keylogger using Python and Creating Awareness of their Functionalities </w:t>
      </w:r>
      <w:r w:rsidR="00F87D72" w:rsidRPr="00AB3848">
        <w:fldChar w:fldCharType="begin"/>
      </w:r>
      <w:r w:rsidR="00F87D72" w:rsidRPr="00AB3848">
        <w:instrText xml:space="preserve"> ADDIN ZOTERO_ITEM CSL_CITATION {"citationID":"LuQsOiis","properties":{"formattedCitation":"(Joy et al., 2023)","plainCitation":"(Joy et al., 2023)","noteIndex":0},"citationItems":[{"id":46,"uris":["http://zotero.org/users/local/izb99uhz/items/97AHCWW7"],"itemData":{"id":46,"type":"paper-conference","container-title":"2023 2nd International Conference on Automation, Computing and Renewable Systems (ICACRS)","DOI":"10.1109/ICACRS58579.2023.10404996","event-place":"Pudukkottai, India","event-title":"2023 2nd International Conference on Automation, Computing and Renewable Systems (ICACRS)","ISBN":"9798350340235","license":"https://doi.org/10.15223/policy-029","page":"1551-1557","publisher":"IEEE","publisher-place":"Pudukkottai, India","source":"DOI.org (Crossref)","title":"Developing Advanced Software Keylogger using Python and Creating Awareness of their Functionalities","URL":"https://ieeexplore.ieee.org/document/10404996/","author":[{"family":"Joy","given":"Jerin"},{"family":"Rajaram","given":"V"},{"family":"Aditya","given":"A R"},{"family":"Pandimurugan","given":"V."}],"accessed":{"date-parts":[["2024",5,19]]},"issued":{"date-parts":[["2023",12,11]]}}}],"schema":"https://github.com/citation-style-language/schema/raw/master/csl-citation.json"} </w:instrText>
      </w:r>
      <w:r w:rsidR="00F87D72" w:rsidRPr="00AB3848">
        <w:fldChar w:fldCharType="separate"/>
      </w:r>
      <w:r w:rsidR="00F87D72" w:rsidRPr="00AB3848">
        <w:t>(Joy et al., 2023)</w:t>
      </w:r>
      <w:bookmarkEnd w:id="52"/>
      <w:r w:rsidR="00F87D72" w:rsidRPr="00AB3848">
        <w:fldChar w:fldCharType="end"/>
      </w:r>
    </w:p>
    <w:p w14:paraId="75BF89CC" w14:textId="42AE2C69" w:rsidR="00F87D72" w:rsidRDefault="00F87D72" w:rsidP="00B95D70">
      <w:r>
        <w:t xml:space="preserve">The proposed system was designed </w:t>
      </w:r>
      <w:r w:rsidR="00893F64">
        <w:t xml:space="preserve">with </w:t>
      </w:r>
      <w:r>
        <w:t>functionalities that entailed the capture of keystrokes, clipboard content, system information, clipboard images, screenshots and audio inputs via microphone and ensure</w:t>
      </w:r>
      <w:r w:rsidR="00516CE7">
        <w:t>d</w:t>
      </w:r>
      <w:r>
        <w:t xml:space="preserve"> undetected operation. After collection of this data, the data would be transmitted via email and </w:t>
      </w:r>
      <w:r w:rsidR="00516CE7">
        <w:t xml:space="preserve">the keylogger was </w:t>
      </w:r>
      <w:r>
        <w:t>designed to consume fewer resources and use a threaded approach to avoid detection.</w:t>
      </w:r>
      <w:r w:rsidR="007E2B81">
        <w:t xml:space="preserve"> </w:t>
      </w:r>
      <w:r w:rsidR="007E2B81">
        <w:fldChar w:fldCharType="begin"/>
      </w:r>
      <w:r w:rsidR="007E2B81">
        <w:instrText xml:space="preserve"> REF _Ref167178380 \h </w:instrText>
      </w:r>
      <w:r w:rsidR="007E2B81">
        <w:fldChar w:fldCharType="separate"/>
      </w:r>
      <w:r w:rsidR="00051BA9">
        <w:t xml:space="preserve">Figure </w:t>
      </w:r>
      <w:r w:rsidR="00051BA9">
        <w:rPr>
          <w:noProof/>
        </w:rPr>
        <w:t>2</w:t>
      </w:r>
      <w:r w:rsidR="00051BA9">
        <w:t>.</w:t>
      </w:r>
      <w:r w:rsidR="00051BA9">
        <w:rPr>
          <w:noProof/>
        </w:rPr>
        <w:t>5</w:t>
      </w:r>
      <w:r w:rsidR="007E2B81">
        <w:fldChar w:fldCharType="end"/>
      </w:r>
      <w:r w:rsidR="007E2B81">
        <w:t xml:space="preserve"> is the flow diagram for the project</w:t>
      </w:r>
      <w:r w:rsidR="00E330E8">
        <w:t xml:space="preserve"> undertaken.</w:t>
      </w:r>
    </w:p>
    <w:p w14:paraId="5D0010D4" w14:textId="77777777" w:rsidR="00AB3848" w:rsidRDefault="00F87D72" w:rsidP="00AB3848">
      <w:pPr>
        <w:keepNext/>
      </w:pPr>
      <w:r>
        <w:rPr>
          <w:noProof/>
        </w:rPr>
        <w:drawing>
          <wp:inline distT="0" distB="0" distL="0" distR="0" wp14:anchorId="13B1CEE0" wp14:editId="2964E18C">
            <wp:extent cx="5934075" cy="2825750"/>
            <wp:effectExtent l="0" t="0" r="9525" b="0"/>
            <wp:docPr id="165259940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55470" cy="2835938"/>
                    </a:xfrm>
                    <a:prstGeom prst="rect">
                      <a:avLst/>
                    </a:prstGeom>
                    <a:noFill/>
                    <a:ln>
                      <a:noFill/>
                    </a:ln>
                  </pic:spPr>
                </pic:pic>
              </a:graphicData>
            </a:graphic>
          </wp:inline>
        </w:drawing>
      </w:r>
    </w:p>
    <w:p w14:paraId="5016543D" w14:textId="14672B37" w:rsidR="00F87D72" w:rsidRDefault="00AB3848" w:rsidP="00956556">
      <w:bookmarkStart w:id="53" w:name="_Toc167023746"/>
      <w:bookmarkStart w:id="54" w:name="_Toc167027358"/>
      <w:bookmarkStart w:id="55" w:name="_Ref167178380"/>
      <w:bookmarkStart w:id="56" w:name="_Toc167178661"/>
      <w:bookmarkStart w:id="57" w:name="_Toc167188314"/>
      <w:r>
        <w:t xml:space="preserve">Figure </w:t>
      </w:r>
      <w:r w:rsidR="006A1272">
        <w:fldChar w:fldCharType="begin"/>
      </w:r>
      <w:r w:rsidR="006A1272">
        <w:instrText xml:space="preserve"> STYLEREF 1 \s </w:instrText>
      </w:r>
      <w:r w:rsidR="006A1272">
        <w:fldChar w:fldCharType="separate"/>
      </w:r>
      <w:r w:rsidR="00051BA9">
        <w:rPr>
          <w:noProof/>
        </w:rPr>
        <w:t>2</w:t>
      </w:r>
      <w:r w:rsidR="006A1272">
        <w:fldChar w:fldCharType="end"/>
      </w:r>
      <w:r w:rsidR="006A1272">
        <w:t>.</w:t>
      </w:r>
      <w:r w:rsidR="006A1272">
        <w:fldChar w:fldCharType="begin"/>
      </w:r>
      <w:r w:rsidR="006A1272">
        <w:instrText xml:space="preserve"> SEQ Figure \* ARABIC \s 1 </w:instrText>
      </w:r>
      <w:r w:rsidR="006A1272">
        <w:fldChar w:fldCharType="separate"/>
      </w:r>
      <w:r w:rsidR="00051BA9">
        <w:rPr>
          <w:noProof/>
        </w:rPr>
        <w:t>5</w:t>
      </w:r>
      <w:r w:rsidR="006A1272">
        <w:fldChar w:fldCharType="end"/>
      </w:r>
      <w:bookmarkEnd w:id="55"/>
      <w:r w:rsidR="00956556">
        <w:t xml:space="preserve"> </w:t>
      </w:r>
      <w:r>
        <w:t xml:space="preserve">Flow Diagram </w:t>
      </w:r>
      <w:r w:rsidRPr="00956556">
        <w:fldChar w:fldCharType="begin"/>
      </w:r>
      <w:r w:rsidRPr="00956556">
        <w:instrText xml:space="preserve"> ADDIN ZOTERO_ITEM CSL_CITATION {"citationID":"494EdVTj","properties":{"formattedCitation":"(Joy et al., 2023)","plainCitation":"(Joy et al., 2023)","noteIndex":0},"citationItems":[{"id":46,"uris":["http://zotero.org/users/local/izb99uhz/items/97AHCWW7"],"itemData":{"id":46,"type":"paper-conference","container-title":"2023 2nd International Conference on Automation, Computing and Renewable Systems (ICACRS)","DOI":"10.1109/ICACRS58579.2023.10404996","event-place":"Pudukkottai, India","event-title":"2023 2nd International Conference on Automation, Computing and Renewable Systems (ICACRS)","ISBN":"9798350340235","license":"https://doi.org/10.15223/policy-029","page":"1551-1557","publisher":"IEEE","publisher-place":"Pudukkottai, India","source":"DOI.org (Crossref)","title":"Developing Advanced Software Keylogger using Python and Creating Awareness of their Functionalities","URL":"https://ieeexplore.ieee.org/document/10404996/","author":[{"family":"Joy","given":"Jerin"},{"family":"Rajaram","given":"V"},{"family":"Aditya","given":"A R"},{"family":"Pandimurugan","given":"V."}],"accessed":{"date-parts":[["2024",5,19]]},"issued":{"date-parts":[["2023",12,11]]}}}],"schema":"https://github.com/citation-style-language/schema/raw/master/csl-citation.json"} </w:instrText>
      </w:r>
      <w:r w:rsidRPr="00956556">
        <w:fldChar w:fldCharType="separate"/>
      </w:r>
      <w:r w:rsidRPr="00956556">
        <w:t>(Joy et al., 2023)</w:t>
      </w:r>
      <w:bookmarkEnd w:id="53"/>
      <w:bookmarkEnd w:id="54"/>
      <w:bookmarkEnd w:id="56"/>
      <w:bookmarkEnd w:id="57"/>
      <w:r w:rsidRPr="00956556">
        <w:fldChar w:fldCharType="end"/>
      </w:r>
    </w:p>
    <w:p w14:paraId="03AA8F31" w14:textId="266DF822" w:rsidR="00F87D72" w:rsidRPr="00C96721" w:rsidRDefault="00F87D72" w:rsidP="00B95D70">
      <w:r>
        <w:lastRenderedPageBreak/>
        <w:t>The project highlighted the difference between traditional keyloggers which primarily trac</w:t>
      </w:r>
      <w:r w:rsidR="007B3D19">
        <w:t>k</w:t>
      </w:r>
      <w:r>
        <w:t xml:space="preserve"> keystrokes and advanced variants with more and greater functionalities which increases their potential threat and effectiveness.</w:t>
      </w:r>
    </w:p>
    <w:p w14:paraId="4143F4E9" w14:textId="77777777" w:rsidR="00F87D72" w:rsidRDefault="00F87D72" w:rsidP="00F36EDC">
      <w:pPr>
        <w:pStyle w:val="Heading2"/>
      </w:pPr>
      <w:bookmarkStart w:id="58" w:name="_Toc167188282"/>
      <w:r>
        <w:t>Gaps in related works</w:t>
      </w:r>
      <w:bookmarkEnd w:id="58"/>
    </w:p>
    <w:p w14:paraId="67176BA1" w14:textId="77777777" w:rsidR="00F87D72" w:rsidRDefault="00F87D72" w:rsidP="007B3D19">
      <w:pPr>
        <w:pStyle w:val="ListParagraph"/>
        <w:numPr>
          <w:ilvl w:val="0"/>
          <w:numId w:val="12"/>
        </w:numPr>
      </w:pPr>
      <w:r>
        <w:t xml:space="preserve">The keylogger was victim to detection by antivirus and still needed stealth development to avoid being discovered by advanced antivirus and firewalls and also was very CPU intensive </w:t>
      </w:r>
      <w:r>
        <w:fldChar w:fldCharType="begin"/>
      </w:r>
      <w:r>
        <w:instrText xml:space="preserve"> ADDIN ZOTERO_ITEM CSL_CITATION {"citationID":"bGJ0CQMX","properties":{"formattedCitation":"(Bejo et al., 2023)","plainCitation":"(Bejo et al., 2023)","noteIndex":0},"citationItems":[{"id":30,"uris":["http://zotero.org/users/local/izb99uhz/items/AQXAUETL"],"itemData":{"id":30,"type":"book","note":"page: 2274\nDOI: 10.1109/ICACCS57279.2023.10112977","number-of-pages":"2269","title":"Design, Analysis and Implementation of an Advanced Keylogger to Defend Cyber Threats","author":[{"family":"Bejo","given":"Sahil"},{"family":"Kumar","given":"Biresh"},{"family":"Banerjee","given":"Pallab"},{"family":"Jha","given":"Pooja"},{"family":"Singh","given":"Amar"},{"family":"Dehury","given":"Mohan"}],"issued":{"date-parts":[["2023",3,17]]}}}],"schema":"https://github.com/citation-style-language/schema/raw/master/csl-citation.json"} </w:instrText>
      </w:r>
      <w:r>
        <w:fldChar w:fldCharType="separate"/>
      </w:r>
      <w:r w:rsidRPr="003C74AB">
        <w:t>(Bejo et al., 2023)</w:t>
      </w:r>
      <w:r>
        <w:fldChar w:fldCharType="end"/>
      </w:r>
      <w:r>
        <w:t>.</w:t>
      </w:r>
    </w:p>
    <w:p w14:paraId="0888E94A" w14:textId="77777777" w:rsidR="00F87D72" w:rsidRPr="007B3D19" w:rsidRDefault="00F87D72" w:rsidP="007B3D19">
      <w:pPr>
        <w:pStyle w:val="ListParagraph"/>
        <w:numPr>
          <w:ilvl w:val="0"/>
          <w:numId w:val="12"/>
        </w:numPr>
        <w:rPr>
          <w:rFonts w:eastAsia="Times New Roman"/>
          <w:kern w:val="0"/>
          <w14:ligatures w14:val="none"/>
        </w:rPr>
      </w:pPr>
      <w:r w:rsidRPr="007B3D19">
        <w:rPr>
          <w:rFonts w:eastAsia="Times New Roman"/>
          <w:kern w:val="0"/>
          <w14:ligatures w14:val="none"/>
        </w:rPr>
        <w:t xml:space="preserve">The keylogger's operation and performance were dependent on a number of technical aspects, such as system setups, program environments' and operating systems' compatibility, and the dependability of third-party libraries which were not fully explored </w:t>
      </w:r>
      <w:r w:rsidRPr="007B3D19">
        <w:rPr>
          <w:rFonts w:eastAsia="Times New Roman"/>
          <w:kern w:val="0"/>
          <w14:ligatures w14:val="none"/>
        </w:rPr>
        <w:fldChar w:fldCharType="begin"/>
      </w:r>
      <w:r w:rsidRPr="007B3D19">
        <w:rPr>
          <w:rFonts w:eastAsia="Times New Roman"/>
          <w:kern w:val="0"/>
          <w14:ligatures w14:val="none"/>
        </w:rPr>
        <w:instrText xml:space="preserve"> ADDIN ZOTERO_ITEM CSL_CITATION {"citationID":"40Uy9qrZ","properties":{"formattedCitation":"(Kapare et al., 2024)","plainCitation":"(Kapare et al., 2024)","noteIndex":0},"citationItems":[{"id":42,"uris":["http://zotero.org/users/local/izb99uhz/items/QUUAH65M"],"itemData":{"id":42,"type":"article-journal","ISSN":"2320-2880","issue":"3","page":"j617-j624","title":"Enhancing Digital Security With The Advanced Keylogger Project","volume":"12","author":[{"family":"Kapare","given":"Rutik"},{"family":"Gawade","given":"Aditya"},{"family":"Kamble","given":"Aditya"},{"family":"Tembhurnikar","given":"Pallavi"}],"issued":{"date-parts":[["2024",3]]}}}],"schema":"https://github.com/citation-style-language/schema/raw/master/csl-citation.json"} </w:instrText>
      </w:r>
      <w:r w:rsidRPr="007B3D19">
        <w:rPr>
          <w:rFonts w:eastAsia="Times New Roman"/>
          <w:kern w:val="0"/>
          <w14:ligatures w14:val="none"/>
        </w:rPr>
        <w:fldChar w:fldCharType="separate"/>
      </w:r>
      <w:r w:rsidRPr="00653D83">
        <w:t>(Kapare et al., 2024)</w:t>
      </w:r>
      <w:r w:rsidRPr="007B3D19">
        <w:rPr>
          <w:rFonts w:eastAsia="Times New Roman"/>
          <w:kern w:val="0"/>
          <w14:ligatures w14:val="none"/>
        </w:rPr>
        <w:fldChar w:fldCharType="end"/>
      </w:r>
      <w:r w:rsidRPr="007B3D19">
        <w:rPr>
          <w:rFonts w:eastAsia="Times New Roman"/>
          <w:kern w:val="0"/>
          <w14:ligatures w14:val="none"/>
        </w:rPr>
        <w:t>.</w:t>
      </w:r>
    </w:p>
    <w:p w14:paraId="076A81A5" w14:textId="48C187AF" w:rsidR="00F87D72" w:rsidRPr="007B3D19" w:rsidRDefault="00F87D72" w:rsidP="007B3D19">
      <w:pPr>
        <w:pStyle w:val="ListParagraph"/>
        <w:numPr>
          <w:ilvl w:val="0"/>
          <w:numId w:val="12"/>
        </w:numPr>
        <w:rPr>
          <w:rFonts w:eastAsia="Times New Roman"/>
          <w:kern w:val="0"/>
          <w14:ligatures w14:val="none"/>
        </w:rPr>
      </w:pPr>
      <w:r w:rsidRPr="007B3D19">
        <w:rPr>
          <w:rFonts w:eastAsia="Times New Roman"/>
          <w:kern w:val="0"/>
          <w14:ligatures w14:val="none"/>
        </w:rPr>
        <w:t>Some literature lacked information regarding whether the designed keyloggers were detected by antivirus programs or not as well as statistics on th</w:t>
      </w:r>
      <w:r w:rsidR="00CC5FF3">
        <w:rPr>
          <w:rFonts w:eastAsia="Times New Roman"/>
          <w:kern w:val="0"/>
          <w14:ligatures w14:val="none"/>
        </w:rPr>
        <w:t>eir detection</w:t>
      </w:r>
      <w:r w:rsidRPr="007B3D19">
        <w:rPr>
          <w:rFonts w:eastAsia="Times New Roman"/>
          <w:kern w:val="0"/>
          <w14:ligatures w14:val="none"/>
        </w:rPr>
        <w:t>.</w:t>
      </w:r>
    </w:p>
    <w:p w14:paraId="395DD56E" w14:textId="412A7C31" w:rsidR="00F87D72" w:rsidRDefault="00F87D72" w:rsidP="007B3D19">
      <w:pPr>
        <w:pStyle w:val="ListParagraph"/>
        <w:numPr>
          <w:ilvl w:val="0"/>
          <w:numId w:val="12"/>
        </w:numPr>
        <w:rPr>
          <w:rFonts w:eastAsia="Times New Roman"/>
          <w:kern w:val="0"/>
          <w14:ligatures w14:val="none"/>
        </w:rPr>
      </w:pPr>
      <w:r w:rsidRPr="007B3D19">
        <w:rPr>
          <w:rFonts w:eastAsia="Times New Roman"/>
          <w:kern w:val="0"/>
          <w14:ligatures w14:val="none"/>
        </w:rPr>
        <w:t xml:space="preserve">There is lack of sufficient information on the duality of keyloggers, that is their legal use and the abuse of their functionalities to compromise data online. </w:t>
      </w:r>
    </w:p>
    <w:p w14:paraId="77D15768" w14:textId="7CE1C53D" w:rsidR="007B3D19" w:rsidRPr="007B3D19" w:rsidRDefault="00543662" w:rsidP="007B3D19">
      <w:pPr>
        <w:pStyle w:val="ListParagraph"/>
        <w:numPr>
          <w:ilvl w:val="0"/>
          <w:numId w:val="12"/>
        </w:numPr>
        <w:rPr>
          <w:rFonts w:eastAsia="Times New Roman"/>
          <w:kern w:val="0"/>
          <w14:ligatures w14:val="none"/>
        </w:rPr>
      </w:pPr>
      <w:r>
        <w:rPr>
          <w:rFonts w:eastAsia="Times New Roman"/>
          <w:kern w:val="0"/>
          <w14:ligatures w14:val="none"/>
        </w:rPr>
        <w:t xml:space="preserve">Detection mechanisms that solely employed </w:t>
      </w:r>
      <w:r w:rsidR="001A76A5">
        <w:rPr>
          <w:rFonts w:eastAsia="Times New Roman"/>
          <w:kern w:val="0"/>
          <w14:ligatures w14:val="none"/>
        </w:rPr>
        <w:t>signature-based</w:t>
      </w:r>
      <w:r>
        <w:rPr>
          <w:rFonts w:eastAsia="Times New Roman"/>
          <w:kern w:val="0"/>
          <w14:ligatures w14:val="none"/>
        </w:rPr>
        <w:t xml:space="preserve"> detection</w:t>
      </w:r>
      <w:r w:rsidR="00D337A9">
        <w:rPr>
          <w:rFonts w:eastAsia="Times New Roman"/>
          <w:kern w:val="0"/>
          <w14:ligatures w14:val="none"/>
        </w:rPr>
        <w:t xml:space="preserve"> fall short since </w:t>
      </w:r>
      <w:r>
        <w:t>users are only secure against keyloggers whose signatures are in the database.</w:t>
      </w:r>
    </w:p>
    <w:p w14:paraId="5FD1B9DF" w14:textId="77777777" w:rsidR="00F87D72" w:rsidRDefault="00F87D72" w:rsidP="00F36EDC">
      <w:pPr>
        <w:pStyle w:val="Heading2"/>
      </w:pPr>
      <w:bookmarkStart w:id="59" w:name="_Toc167188283"/>
      <w:r>
        <w:t>Conceptual Framework</w:t>
      </w:r>
      <w:bookmarkEnd w:id="59"/>
    </w:p>
    <w:p w14:paraId="0BD482D8" w14:textId="1CA33310" w:rsidR="00F87D72" w:rsidRDefault="00E330E8" w:rsidP="00B95D70">
      <w:r>
        <w:fldChar w:fldCharType="begin"/>
      </w:r>
      <w:r>
        <w:instrText xml:space="preserve"> REF _Ref167178457 \h </w:instrText>
      </w:r>
      <w:r>
        <w:fldChar w:fldCharType="separate"/>
      </w:r>
      <w:r w:rsidR="00051BA9">
        <w:t xml:space="preserve">Figure </w:t>
      </w:r>
      <w:r w:rsidR="00051BA9">
        <w:rPr>
          <w:noProof/>
        </w:rPr>
        <w:t>2</w:t>
      </w:r>
      <w:r w:rsidR="00051BA9">
        <w:t>.</w:t>
      </w:r>
      <w:r w:rsidR="00051BA9">
        <w:rPr>
          <w:noProof/>
        </w:rPr>
        <w:t>6</w:t>
      </w:r>
      <w:r>
        <w:fldChar w:fldCharType="end"/>
      </w:r>
      <w:r>
        <w:t xml:space="preserve"> </w:t>
      </w:r>
      <w:r w:rsidR="00F87D72">
        <w:t>indicates the data flow in the system. The attacker sends out an anonymous link to a legitimate user. The user clicks on the link and unknowingly launches the keylogger program on his/her machine. The keylogger captures the keystrokes, copied clipboard data and takes screenshots. The captured information is then sent to a remote sever which both the keylogger program and the attacker have access to. The server stores this information received from the keylogger and the attacker can access this information from the remote server. Upon detection of the keylogger on the system, the user receives an alert informing him/her of its presence on their device.</w:t>
      </w:r>
      <w:r w:rsidR="00BA51B3">
        <w:t xml:space="preserve"> The attacker can access the captured information on the server for </w:t>
      </w:r>
      <w:r w:rsidR="00696943">
        <w:t>analysis.</w:t>
      </w:r>
    </w:p>
    <w:p w14:paraId="59542C51" w14:textId="77777777" w:rsidR="00956556" w:rsidRDefault="00F87D72" w:rsidP="00956556">
      <w:pPr>
        <w:keepNext/>
      </w:pPr>
      <w:r w:rsidRPr="006D2635">
        <w:rPr>
          <w:noProof/>
        </w:rPr>
        <w:lastRenderedPageBreak/>
        <w:drawing>
          <wp:inline distT="0" distB="0" distL="0" distR="0" wp14:anchorId="47ADC464" wp14:editId="0F4508DF">
            <wp:extent cx="5476875" cy="4556125"/>
            <wp:effectExtent l="0" t="0" r="9525" b="0"/>
            <wp:docPr id="6088598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859821" name=""/>
                    <pic:cNvPicPr/>
                  </pic:nvPicPr>
                  <pic:blipFill rotWithShape="1">
                    <a:blip r:embed="rId15"/>
                    <a:srcRect l="9936" t="4236" b="3967"/>
                    <a:stretch/>
                  </pic:blipFill>
                  <pic:spPr bwMode="auto">
                    <a:xfrm>
                      <a:off x="0" y="0"/>
                      <a:ext cx="5553232" cy="4619645"/>
                    </a:xfrm>
                    <a:prstGeom prst="rect">
                      <a:avLst/>
                    </a:prstGeom>
                    <a:ln>
                      <a:noFill/>
                    </a:ln>
                    <a:extLst>
                      <a:ext uri="{53640926-AAD7-44D8-BBD7-CCE9431645EC}">
                        <a14:shadowObscured xmlns:a14="http://schemas.microsoft.com/office/drawing/2010/main"/>
                      </a:ext>
                    </a:extLst>
                  </pic:spPr>
                </pic:pic>
              </a:graphicData>
            </a:graphic>
          </wp:inline>
        </w:drawing>
      </w:r>
    </w:p>
    <w:p w14:paraId="72AC6258" w14:textId="5B02DCC5" w:rsidR="00F87D72" w:rsidRDefault="00956556" w:rsidP="00956556">
      <w:bookmarkStart w:id="60" w:name="_Ref167023601"/>
      <w:bookmarkStart w:id="61" w:name="_Toc167023747"/>
      <w:bookmarkStart w:id="62" w:name="_Toc167027359"/>
      <w:bookmarkStart w:id="63" w:name="_Ref167178457"/>
      <w:bookmarkStart w:id="64" w:name="_Toc167178662"/>
      <w:bookmarkStart w:id="65" w:name="_Toc167188315"/>
      <w:r>
        <w:t xml:space="preserve">Figure </w:t>
      </w:r>
      <w:r w:rsidR="006A1272">
        <w:fldChar w:fldCharType="begin"/>
      </w:r>
      <w:r w:rsidR="006A1272">
        <w:instrText xml:space="preserve"> STYLEREF 1 \s </w:instrText>
      </w:r>
      <w:r w:rsidR="006A1272">
        <w:fldChar w:fldCharType="separate"/>
      </w:r>
      <w:r w:rsidR="00051BA9">
        <w:rPr>
          <w:noProof/>
        </w:rPr>
        <w:t>2</w:t>
      </w:r>
      <w:r w:rsidR="006A1272">
        <w:fldChar w:fldCharType="end"/>
      </w:r>
      <w:r w:rsidR="006A1272">
        <w:t>.</w:t>
      </w:r>
      <w:r w:rsidR="006A1272">
        <w:fldChar w:fldCharType="begin"/>
      </w:r>
      <w:r w:rsidR="006A1272">
        <w:instrText xml:space="preserve"> SEQ Figure \* ARABIC \s 1 </w:instrText>
      </w:r>
      <w:r w:rsidR="006A1272">
        <w:fldChar w:fldCharType="separate"/>
      </w:r>
      <w:r w:rsidR="00051BA9">
        <w:rPr>
          <w:noProof/>
        </w:rPr>
        <w:t>6</w:t>
      </w:r>
      <w:r w:rsidR="006A1272">
        <w:fldChar w:fldCharType="end"/>
      </w:r>
      <w:bookmarkEnd w:id="63"/>
      <w:r>
        <w:t xml:space="preserve"> Conceptual Framework</w:t>
      </w:r>
      <w:bookmarkEnd w:id="60"/>
      <w:bookmarkEnd w:id="61"/>
      <w:bookmarkEnd w:id="62"/>
      <w:bookmarkEnd w:id="64"/>
      <w:bookmarkEnd w:id="65"/>
      <w:r>
        <w:t xml:space="preserve"> </w:t>
      </w:r>
    </w:p>
    <w:p w14:paraId="5A45CDEB" w14:textId="77777777" w:rsidR="00F87D72" w:rsidRPr="008964CD" w:rsidRDefault="00F87D72" w:rsidP="00B95D70"/>
    <w:p w14:paraId="16E21703" w14:textId="602B1458" w:rsidR="00F87D72" w:rsidRDefault="00F87D72" w:rsidP="00B95D70"/>
    <w:p w14:paraId="6FB85EF7" w14:textId="77777777" w:rsidR="00F87D72" w:rsidRDefault="00F87D72" w:rsidP="00B95D70">
      <w:r>
        <w:br w:type="page"/>
      </w:r>
    </w:p>
    <w:p w14:paraId="4155F2F6" w14:textId="6D6578FE" w:rsidR="00015005" w:rsidRDefault="00015005" w:rsidP="00387838">
      <w:pPr>
        <w:pStyle w:val="Heading1"/>
      </w:pPr>
      <w:bookmarkStart w:id="66" w:name="_Toc167188284"/>
      <w:r w:rsidRPr="00640EAC">
        <w:lastRenderedPageBreak/>
        <w:t>Methodology</w:t>
      </w:r>
      <w:bookmarkEnd w:id="66"/>
    </w:p>
    <w:p w14:paraId="19569046" w14:textId="77777777" w:rsidR="00015005" w:rsidRDefault="00015005" w:rsidP="00F36EDC">
      <w:pPr>
        <w:pStyle w:val="Heading2"/>
      </w:pPr>
      <w:bookmarkStart w:id="67" w:name="_Toc167188285"/>
      <w:r>
        <w:t>Introduction</w:t>
      </w:r>
      <w:bookmarkEnd w:id="67"/>
    </w:p>
    <w:p w14:paraId="28E99D28" w14:textId="77777777" w:rsidR="00015005" w:rsidRPr="004F2213" w:rsidRDefault="00015005" w:rsidP="00B95D70">
      <w:r>
        <w:t>This chapter outlines the methodology to be used for the project. It contains information regarding the approach that will be employed in project design and methods that will be utilized for completion of the project. The chapter has the methodology and justification for its choice, the methodology diagram and stages in the methodology with relevance to the development of the project, the deliverables realized during the project and their importance and finally tools and techniques to be used for the project as well.</w:t>
      </w:r>
    </w:p>
    <w:p w14:paraId="253EC533" w14:textId="77777777" w:rsidR="00015005" w:rsidRDefault="00015005" w:rsidP="00F36EDC">
      <w:pPr>
        <w:pStyle w:val="Heading2"/>
      </w:pPr>
      <w:bookmarkStart w:id="68" w:name="_Toc167188286"/>
      <w:r>
        <w:t>Methodology</w:t>
      </w:r>
      <w:bookmarkEnd w:id="68"/>
    </w:p>
    <w:p w14:paraId="741FFBCF" w14:textId="77777777" w:rsidR="00015005" w:rsidRPr="001C33AD" w:rsidRDefault="00015005" w:rsidP="00B95D70">
      <w:r>
        <w:t xml:space="preserve">The methodology of choice for the Triskelion keylogger is Prototyping. According to </w:t>
      </w:r>
      <w:r>
        <w:fldChar w:fldCharType="begin"/>
      </w:r>
      <w:r>
        <w:instrText xml:space="preserve"> ADDIN ZOTERO_ITEM CSL_CITATION {"citationID":"5WbSh0w3","properties":{"formattedCitation":"(Zant, 2005)","plainCitation":"(Zant, 2005)","dontUpdate":true,"noteIndex":0},"citationItems":[{"id":2,"uris":["http://zotero.org/users/local/izb99uhz/items/2NGH4D3W"],"itemData":{"id":2,"type":"article-journal","container-title":"Issues in Information Systems","title":"Hands-on prototyping in system analysis and design","volume":"6","author":[{"family":"Zant","given":"Robert"}],"issued":{"date-parts":[["2005",1]]}}}],"schema":"https://github.com/citation-style-language/schema/raw/master/csl-citation.json"} </w:instrText>
      </w:r>
      <w:r>
        <w:fldChar w:fldCharType="separate"/>
      </w:r>
      <w:r w:rsidRPr="00AC3470">
        <w:t>Zant</w:t>
      </w:r>
      <w:r>
        <w:t xml:space="preserve"> (</w:t>
      </w:r>
      <w:r w:rsidRPr="00AC3470">
        <w:t>2005)</w:t>
      </w:r>
      <w:r>
        <w:fldChar w:fldCharType="end"/>
      </w:r>
      <w:r>
        <w:t xml:space="preserve">, prototype based methodologies are focused on development of an evolutionary prototype with a set of high precedence attributes and is further expanded and augmented with the onset of newer requirements.  It is an iterative method with prompt planning where feedback is present which caters for repetition and refinement of the initial software until it meets what is required. The aim of prototyping is to develop the inceptive software model into the final system </w:t>
      </w:r>
      <w:r>
        <w:fldChar w:fldCharType="begin"/>
      </w:r>
      <w:r>
        <w:instrText xml:space="preserve"> ADDIN ZOTERO_ITEM CSL_CITATION {"citationID":"hD4QKEVA","properties":{"formattedCitation":"(Susanto &amp; Meiryani, 2019)","plainCitation":"(Susanto &amp; Meiryani, 2019)","noteIndex":0},"citationItems":[{"id":4,"uris":["http://zotero.org/users/local/izb99uhz/items/S6KGX8VL"],"itemData":{"id":4,"type":"article-journal","container-title":"International Journal of Scientific &amp; Technology Research","ISSN":"ISSN 2277-8616","issue":"07","page":"141-144","title":"System Development Method with The Prototype Method","volume":"8","author":[{"family":"Susanto","given":"Azhar"},{"family":"Meiryani","given":""}],"issued":{"date-parts":[["2019",9,2]]}}}],"schema":"https://github.com/citation-style-language/schema/raw/master/csl-citation.json"} </w:instrText>
      </w:r>
      <w:r>
        <w:fldChar w:fldCharType="separate"/>
      </w:r>
      <w:r w:rsidRPr="003C6A55">
        <w:t>(Susanto &amp; Meiryani, 2019)</w:t>
      </w:r>
      <w:r>
        <w:fldChar w:fldCharType="end"/>
      </w:r>
      <w:r>
        <w:t xml:space="preserve">. In this methodology, evolutionary prototyping is chosen since it involves the reuse and refinement of pieces of previously designed prototypes in making the final system </w:t>
      </w:r>
      <w:r>
        <w:fldChar w:fldCharType="begin"/>
      </w:r>
      <w:r>
        <w:instrText xml:space="preserve"> ADDIN ZOTERO_ITEM CSL_CITATION {"citationID":"piTMMTX2","properties":{"formattedCitation":"(Laborde et al., 2020)","plainCitation":"(Laborde et al., 2020)","noteIndex":0},"citationItems":[{"id":24,"uris":["http://zotero.org/users/local/izb99uhz/items/D64KWLFY"],"itemData":{"id":24,"type":"paper-conference","archive":"ffhal-02966691f","event-place":"Hammamet, Tunisia","event-title":"International Conference on Software and Systems Reuse","publisher-place":"Hammamet, Tunisia","title":"15 years of reuse experience in evolutionary prototyping for the defense industry","author":[{"family":"Laborde","given":"Pierre"},{"family":"Costiou","given":"Steven"},{"family":"Le Pors","given":"Éric"},{"family":"Plantec","given":"Alain"}],"issued":{"date-parts":[["2020",12]]}}}],"schema":"https://github.com/citation-style-language/schema/raw/master/csl-citation.json"} </w:instrText>
      </w:r>
      <w:r>
        <w:fldChar w:fldCharType="separate"/>
      </w:r>
      <w:r w:rsidRPr="00AB2D89">
        <w:t>(Laborde et al., 2020)</w:t>
      </w:r>
      <w:r>
        <w:fldChar w:fldCharType="end"/>
      </w:r>
      <w:r>
        <w:t xml:space="preserve">. </w:t>
      </w:r>
    </w:p>
    <w:p w14:paraId="0A0C1C94" w14:textId="77777777" w:rsidR="00015005" w:rsidRDefault="00015005" w:rsidP="00F36EDC">
      <w:pPr>
        <w:pStyle w:val="Heading2"/>
      </w:pPr>
      <w:bookmarkStart w:id="69" w:name="_Toc167188287"/>
      <w:r>
        <w:t>Justification of the methodology</w:t>
      </w:r>
      <w:bookmarkEnd w:id="69"/>
    </w:p>
    <w:p w14:paraId="0DB10E4B" w14:textId="77777777" w:rsidR="00015005" w:rsidRPr="00215C66" w:rsidRDefault="00015005" w:rsidP="00B95D70">
      <w:r>
        <w:t xml:space="preserve">First, prototyping will be adopted since it effectively decreases the time spent in production since by using operational models of the end product early in the project, it does away with tedious and protracted revisions later and with the execution of task related designs completed concurrently instead of in a sequence throughout the project </w:t>
      </w:r>
      <w:r>
        <w:fldChar w:fldCharType="begin"/>
      </w:r>
      <w:r>
        <w:instrText xml:space="preserve"> ADDIN ZOTERO_ITEM CSL_CITATION {"citationID":"Qvdqsuul","properties":{"formattedCitation":"(Jones &amp; Richey, 2000)","plainCitation":"(Jones &amp; Richey, 2000)","noteIndex":0},"citationItems":[{"id":10,"uris":["http://zotero.org/users/local/izb99uhz/items/AS2IGII8"],"itemData":{"id":10,"type":"article-journal","container-title":"Educational Technology Research and Development","DOI":"10.1007/BF02313401","ISSN":"1042-1629, 1556-6501","issue":"2","journalAbbreviation":"ETR&amp;D","language":"en","license":"http://www.springer.com/tdm","page":"63-80","source":"DOI.org (Crossref)","title":"Rapid prototyping methodology in action: A developmental study","title-short":"Rapid prototyping methodology in action","volume":"48","author":[{"family":"Jones","given":"Toni Stokes"},{"family":"Richey","given":"Rita C."}],"issued":{"date-parts":[["2000",6]]}}}],"schema":"https://github.com/citation-style-language/schema/raw/master/csl-citation.json"} </w:instrText>
      </w:r>
      <w:r>
        <w:fldChar w:fldCharType="separate"/>
      </w:r>
      <w:r w:rsidRPr="00A2624F">
        <w:t>(Jones &amp; Richey, 2000)</w:t>
      </w:r>
      <w:r>
        <w:fldChar w:fldCharType="end"/>
      </w:r>
      <w:r>
        <w:t xml:space="preserve">. Furthermore, it caters for the adaptability of change early enough before the final system design and development </w:t>
      </w:r>
      <w:r>
        <w:fldChar w:fldCharType="begin"/>
      </w:r>
      <w:r>
        <w:instrText xml:space="preserve"> ADDIN ZOTERO_ITEM CSL_CITATION {"citationID":"6wOqmW6A","properties":{"formattedCitation":"(IxDF, 2019)","plainCitation":"(IxDF, 2019)","noteIndex":0},"citationItems":[{"id":19,"uris":["http://zotero.org/users/local/izb99uhz/items/MZSE4TFU"],"itemData":{"id":19,"type":"report","genre":"Web Page","title":"What is Prototyping?","URL":"https://www.interaction-design.org/literature/topics/prototyping","author":[{"family":"IxDF","given":"Interaction Design Foundation -"}],"issued":{"date-parts":[["2019",10,17]]}}}],"schema":"https://github.com/citation-style-language/schema/raw/master/csl-citation.json"} </w:instrText>
      </w:r>
      <w:r>
        <w:fldChar w:fldCharType="separate"/>
      </w:r>
      <w:r w:rsidRPr="00EB7334">
        <w:t>(IxDF, 2019)</w:t>
      </w:r>
      <w:r>
        <w:fldChar w:fldCharType="end"/>
      </w:r>
      <w:r>
        <w:t xml:space="preserve">. Prototypes also act as milestones as they indicate progress and advancements in the project as well as bring out features as well as their integration to make the project whole and functional </w:t>
      </w:r>
      <w:r>
        <w:fldChar w:fldCharType="begin"/>
      </w:r>
      <w:r>
        <w:instrText xml:space="preserve"> ADDIN ZOTERO_ITEM CSL_CITATION {"citationID":"cK5shh4L","properties":{"formattedCitation":"(Berglund &amp; Grimheden, 2011)","plainCitation":"(Berglund &amp; Grimheden, 2011)","noteIndex":0},"citationItems":[{"id":20,"uris":["http://zotero.org/users/local/izb99uhz/items/MQYNZYLK"],"itemData":{"id":20,"type":"book","title":"The Importance of Prototyping for Education in Product Innovation Engineering","author":[{"family":"Berglund","given":"Anders"},{"family":"Grimheden","given":"Martin"}],"issued":{"date-parts":[["2011",1,11]]}}}],"schema":"https://github.com/citation-style-language/schema/raw/master/csl-citation.json"} </w:instrText>
      </w:r>
      <w:r>
        <w:fldChar w:fldCharType="separate"/>
      </w:r>
      <w:r w:rsidRPr="005F4E03">
        <w:t>(Berglund &amp; Grimheden, 2011)</w:t>
      </w:r>
      <w:r>
        <w:fldChar w:fldCharType="end"/>
      </w:r>
      <w:r>
        <w:t xml:space="preserve">. Finally, prototyping allows the generation of ideas from what is implied and makes them tangible aiding in the processes of conceptualization, exploring designs and evaluation as well as construction </w:t>
      </w:r>
      <w:r>
        <w:fldChar w:fldCharType="begin"/>
      </w:r>
      <w:r>
        <w:instrText xml:space="preserve"> ADDIN ZOTERO_ITEM CSL_CITATION {"citationID":"tmIRIRyr","properties":{"formattedCitation":"(Berglund &amp; Leifer, 2013)","plainCitation":"(Berglund &amp; Leifer, 2013)","noteIndex":0},"citationItems":[{"id":21,"uris":["http://zotero.org/users/local/izb99uhz/items/378739T7"],"itemData":{"id":21,"type":"article-journal","container-title":"Engineering Education","DOI":"10.11120/ened.2013.00004","journalAbbreviation":"Engineering Education","page":"2-15","title":"Why we Prototype! An International Comparison of the Linkage between Embedded Knowledge and Objective Learning","volume":"8","author":[{"family":"Berglund","given":"Anders"},{"family":"Leifer","given":"Larry"}],"issued":{"date-parts":[["2013",7,1]]}}}],"schema":"https://github.com/citation-style-language/schema/raw/master/csl-citation.json"} </w:instrText>
      </w:r>
      <w:r>
        <w:fldChar w:fldCharType="separate"/>
      </w:r>
      <w:r w:rsidRPr="00672822">
        <w:t>(Berglund &amp; Leifer, 2013)</w:t>
      </w:r>
      <w:r>
        <w:fldChar w:fldCharType="end"/>
      </w:r>
      <w:r>
        <w:t xml:space="preserve">. All these are vital to the project </w:t>
      </w:r>
      <w:r>
        <w:lastRenderedPageBreak/>
        <w:t xml:space="preserve">and the accomplishment of its objectives thus the reason for choosing prototyping methodology. Specifically, evolutionary methodology is optimal since it supports reuse of previous prototypes thus saves on time in the iteration process, allows refinement throughout the phase of development and allows focus on progressive development of less complicated to more complicated features of the project than developing the final system as a whole </w:t>
      </w:r>
      <w:r>
        <w:fldChar w:fldCharType="begin"/>
      </w:r>
      <w:r>
        <w:instrText xml:space="preserve"> ADDIN ZOTERO_ITEM CSL_CITATION {"citationID":"R9INvPSS","properties":{"formattedCitation":"(Nordin et al., 2018)","plainCitation":"(Nordin et al., 2018)","noteIndex":0},"citationItems":[{"id":22,"uris":["http://zotero.org/users/local/izb99uhz/items/UPLBK68L"],"itemData":{"id":22,"type":"article-journal","container-title":"Advanced Science Letters","DOI":"10.1166/asl.2018.11174","journalAbbreviation":"Advanced Science Letters","page":"1847-1851","title":"Development of Requirements Pattern Repository: Towards Supporting Requirements Reuse","volume":"24","author":[{"family":"Nordin","given":"Azlin"},{"family":"Rusmi","given":"Ahmad"},{"family":"Mutalib","given":"Muhammad"},{"family":"Suhaizad","given":"Farah"},{"family":"Burhanudin","given":"Raida"},{"family":"Khamis","given":"Norazlina"}],"issued":{"date-parts":[["2018",3,1]]}}}],"schema":"https://github.com/citation-style-language/schema/raw/master/csl-citation.json"} </w:instrText>
      </w:r>
      <w:r>
        <w:fldChar w:fldCharType="separate"/>
      </w:r>
      <w:r w:rsidRPr="008B35DA">
        <w:t>(Nordin et al., 2018)</w:t>
      </w:r>
      <w:r>
        <w:fldChar w:fldCharType="end"/>
      </w:r>
      <w:r>
        <w:t>.</w:t>
      </w:r>
    </w:p>
    <w:p w14:paraId="5C7E1362" w14:textId="77777777" w:rsidR="00015005" w:rsidRDefault="00015005" w:rsidP="00F36EDC">
      <w:pPr>
        <w:pStyle w:val="Heading2"/>
      </w:pPr>
      <w:bookmarkStart w:id="70" w:name="_Toc167188288"/>
      <w:r>
        <w:t>Methodology diagram</w:t>
      </w:r>
      <w:bookmarkEnd w:id="70"/>
    </w:p>
    <w:p w14:paraId="6BBA8305" w14:textId="24ADED68" w:rsidR="00015005" w:rsidRPr="00873C16" w:rsidRDefault="00E330E8" w:rsidP="00B95D70">
      <w:r>
        <w:fldChar w:fldCharType="begin"/>
      </w:r>
      <w:r>
        <w:instrText xml:space="preserve"> REF _Ref167178489 \h </w:instrText>
      </w:r>
      <w:r>
        <w:fldChar w:fldCharType="separate"/>
      </w:r>
      <w:r w:rsidR="00051BA9">
        <w:t xml:space="preserve">Figure </w:t>
      </w:r>
      <w:r w:rsidR="00051BA9">
        <w:rPr>
          <w:noProof/>
        </w:rPr>
        <w:t>3</w:t>
      </w:r>
      <w:r w:rsidR="00051BA9">
        <w:t>.</w:t>
      </w:r>
      <w:r w:rsidR="00051BA9">
        <w:rPr>
          <w:noProof/>
        </w:rPr>
        <w:t>1</w:t>
      </w:r>
      <w:r>
        <w:fldChar w:fldCharType="end"/>
      </w:r>
      <w:r>
        <w:t xml:space="preserve"> </w:t>
      </w:r>
      <w:r w:rsidR="00015005">
        <w:t>is the methodology diagram of the Prototyping methodology. It indicates the various stages of the methodology which include planning, analysis, design, prototype and implementation</w:t>
      </w:r>
      <w:r w:rsidR="00C04970">
        <w:t xml:space="preserve"> and the final system</w:t>
      </w:r>
      <w:r w:rsidR="00015005">
        <w:t>. Three of these phases are iterated for refinement of the prototype and testing to come up with the complete system.</w:t>
      </w:r>
    </w:p>
    <w:p w14:paraId="1DB4B7F8" w14:textId="77777777" w:rsidR="00CF1CFF" w:rsidRDefault="00015005" w:rsidP="00CF1CFF">
      <w:pPr>
        <w:keepNext/>
      </w:pPr>
      <w:r>
        <w:rPr>
          <w:noProof/>
        </w:rPr>
        <w:drawing>
          <wp:inline distT="0" distB="0" distL="0" distR="0" wp14:anchorId="0751B9F0" wp14:editId="6556F10B">
            <wp:extent cx="5943600" cy="2925445"/>
            <wp:effectExtent l="0" t="0" r="0" b="8255"/>
            <wp:docPr id="1957085947" name="Picture 3" descr="A diagram of a system prototy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085947" name="Picture 3" descr="A diagram of a system prototyp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925445"/>
                    </a:xfrm>
                    <a:prstGeom prst="rect">
                      <a:avLst/>
                    </a:prstGeom>
                    <a:noFill/>
                    <a:ln>
                      <a:noFill/>
                    </a:ln>
                  </pic:spPr>
                </pic:pic>
              </a:graphicData>
            </a:graphic>
          </wp:inline>
        </w:drawing>
      </w:r>
    </w:p>
    <w:p w14:paraId="6D4150A6" w14:textId="53E1473F" w:rsidR="00015005" w:rsidRDefault="00CF1CFF" w:rsidP="00097B13">
      <w:bookmarkStart w:id="71" w:name="_Toc167023748"/>
      <w:bookmarkStart w:id="72" w:name="_Toc167027360"/>
      <w:bookmarkStart w:id="73" w:name="_Ref167178489"/>
      <w:bookmarkStart w:id="74" w:name="_Toc167178663"/>
      <w:bookmarkStart w:id="75" w:name="_Toc167188316"/>
      <w:r>
        <w:t xml:space="preserve">Figure </w:t>
      </w:r>
      <w:r w:rsidR="006A1272">
        <w:fldChar w:fldCharType="begin"/>
      </w:r>
      <w:r w:rsidR="006A1272">
        <w:instrText xml:space="preserve"> STYLEREF 1 \s </w:instrText>
      </w:r>
      <w:r w:rsidR="006A1272">
        <w:fldChar w:fldCharType="separate"/>
      </w:r>
      <w:r w:rsidR="00051BA9">
        <w:rPr>
          <w:noProof/>
        </w:rPr>
        <w:t>3</w:t>
      </w:r>
      <w:r w:rsidR="006A1272">
        <w:fldChar w:fldCharType="end"/>
      </w:r>
      <w:r w:rsidR="006A1272">
        <w:t>.</w:t>
      </w:r>
      <w:r w:rsidR="006A1272">
        <w:fldChar w:fldCharType="begin"/>
      </w:r>
      <w:r w:rsidR="006A1272">
        <w:instrText xml:space="preserve"> SEQ Figure \* ARABIC \s 1 </w:instrText>
      </w:r>
      <w:r w:rsidR="006A1272">
        <w:fldChar w:fldCharType="separate"/>
      </w:r>
      <w:r w:rsidR="00051BA9">
        <w:rPr>
          <w:noProof/>
        </w:rPr>
        <w:t>1</w:t>
      </w:r>
      <w:r w:rsidR="006A1272">
        <w:fldChar w:fldCharType="end"/>
      </w:r>
      <w:bookmarkEnd w:id="73"/>
      <w:r>
        <w:t xml:space="preserve"> Prototyping Methodology </w:t>
      </w:r>
      <w:r w:rsidR="00097B13" w:rsidRPr="00097B13">
        <w:fldChar w:fldCharType="begin"/>
      </w:r>
      <w:r w:rsidR="00097B13" w:rsidRPr="00097B13">
        <w:instrText xml:space="preserve"> ADDIN ZOTERO_ITEM CSL_CITATION {"citationID":"hP6IV2C2","properties":{"formattedCitation":"(Aman et al., 2018)","plainCitation":"(Aman et al., 2018)","noteIndex":0},"citationItems":[{"id":7,"uris":["http://zotero.org/users/local/izb99uhz/items/FY4MZNBJ"],"itemData":{"id":7,"type":"article-journal","container-title":"Advanced Science Letters","DOI":"10.1166/asl.2018.11132","page":"1660-1665","title":"Convoy Marshal: Group-Based Navigation Mobile Application","volume":"24","author":[{"family":"Aman","given":"Nani"},{"family":"Miftah","given":"Rusmaini"},{"family":"Murli","given":"Norhanifah"},{"family":"Mustapha","given":"Aida"},{"family":"Zainuddin","given":"Mohamad"}],"issued":{"date-parts":[["2018",3]]}}}],"schema":"https://github.com/citation-style-language/schema/raw/master/csl-citation.json"} </w:instrText>
      </w:r>
      <w:r w:rsidR="00097B13" w:rsidRPr="00097B13">
        <w:fldChar w:fldCharType="separate"/>
      </w:r>
      <w:r w:rsidR="00097B13" w:rsidRPr="00097B13">
        <w:t>(Aman et al., 2018)</w:t>
      </w:r>
      <w:bookmarkEnd w:id="71"/>
      <w:bookmarkEnd w:id="72"/>
      <w:bookmarkEnd w:id="74"/>
      <w:bookmarkEnd w:id="75"/>
      <w:r w:rsidR="00097B13" w:rsidRPr="00097B13">
        <w:fldChar w:fldCharType="end"/>
      </w:r>
    </w:p>
    <w:p w14:paraId="43C027E9" w14:textId="77777777" w:rsidR="00015005" w:rsidRDefault="00015005" w:rsidP="00387838">
      <w:pPr>
        <w:pStyle w:val="Heading3"/>
      </w:pPr>
      <w:bookmarkStart w:id="76" w:name="_Toc167188289"/>
      <w:r>
        <w:t>Planning</w:t>
      </w:r>
      <w:bookmarkEnd w:id="76"/>
    </w:p>
    <w:p w14:paraId="3DC7E931" w14:textId="77777777" w:rsidR="00015005" w:rsidRDefault="00015005" w:rsidP="00B95D70">
      <w:r>
        <w:t>The developer critically calculates and charts out the project by clearly outlining the objectives of the project and the end goal to be achieved. The activities at this stage include:</w:t>
      </w:r>
    </w:p>
    <w:p w14:paraId="3949C495" w14:textId="77777777" w:rsidR="00015005" w:rsidRDefault="00015005" w:rsidP="00B95D70">
      <w:r>
        <w:t xml:space="preserve">Preparing the project proposal for Triskelion which outlines the project’s objectives and its justification, the review of previous literature and their gaps as well as related works and the </w:t>
      </w:r>
      <w:r>
        <w:lastRenderedPageBreak/>
        <w:t>methodology that will be used for the project as well as deliverables and tools and techniques to be used.</w:t>
      </w:r>
    </w:p>
    <w:p w14:paraId="5E07626A" w14:textId="77777777" w:rsidR="00015005" w:rsidRDefault="00015005" w:rsidP="00B95D70">
      <w:r>
        <w:t>Identifying a project schedule for the keylogger whereby the developer schedules individual project tasks into and sets relevant timelines for conducting the project as well as well as the activities to be carried out and results.</w:t>
      </w:r>
    </w:p>
    <w:p w14:paraId="5C5777FD" w14:textId="77777777" w:rsidR="00015005" w:rsidRPr="00E16863" w:rsidRDefault="00015005" w:rsidP="00B95D70">
      <w:r>
        <w:t>The results at this stage are the project proposal document and a Gantt chart to show the work plan till the conclusion of the project.</w:t>
      </w:r>
    </w:p>
    <w:p w14:paraId="22A30BF0" w14:textId="77777777" w:rsidR="00015005" w:rsidRDefault="00015005" w:rsidP="00387838">
      <w:pPr>
        <w:pStyle w:val="Heading3"/>
      </w:pPr>
      <w:bookmarkStart w:id="77" w:name="_Toc167188290"/>
      <w:r>
        <w:t>Analysis</w:t>
      </w:r>
      <w:bookmarkEnd w:id="77"/>
    </w:p>
    <w:p w14:paraId="640DC6A9" w14:textId="77777777" w:rsidR="00015005" w:rsidRDefault="00015005" w:rsidP="00B95D70">
      <w:r>
        <w:t xml:space="preserve">This step involves gathering information regarding the desired features and functionalities of the system. Requirements are specified at this stage and once they are defined, the developer comes up with a roadmap of how the system will be developed and how to begin the prototype development. Triskelion’s three functionalities are defined here, that is capturing keystrokes, copied clipboard data as well as screenshots. Python is identified as the programming language for the development of the keylogger software itself. The configurations for the remote server where the keystrokes will be sent, stored and accessed will also be analyzed and accounted for in the analysis stage. </w:t>
      </w:r>
    </w:p>
    <w:p w14:paraId="7F8B1E61" w14:textId="77777777" w:rsidR="00015005" w:rsidRDefault="00015005" w:rsidP="00387838">
      <w:pPr>
        <w:pStyle w:val="Heading3"/>
      </w:pPr>
      <w:bookmarkStart w:id="78" w:name="_Toc167188291"/>
      <w:r>
        <w:t>Design</w:t>
      </w:r>
      <w:bookmarkEnd w:id="78"/>
    </w:p>
    <w:p w14:paraId="1719590A" w14:textId="2DD6CA6A" w:rsidR="00015005" w:rsidRDefault="00015005" w:rsidP="00B95D70">
      <w:r>
        <w:t xml:space="preserve">The developer comes up with a quick design of the keylogger to provide a brief idea of the final system. This is necessary for creating prototypes and is not the final design as it will require refinement and modifications according to the feedback obtained after testing and the developer’s review. As such, this step will be iterated until the design covers all the requirements identified and conceptualizes the final system. The research paradigm chosen for the project is Structured Systems Analysis </w:t>
      </w:r>
      <w:r w:rsidR="0055404E">
        <w:t>and</w:t>
      </w:r>
      <w:r>
        <w:t xml:space="preserve"> Design Method. The reason for its choice is that it breaks the project into stages, modules, steps and tasks which suffices for the design of Triskelion.</w:t>
      </w:r>
    </w:p>
    <w:p w14:paraId="42799A64" w14:textId="77777777" w:rsidR="00015005" w:rsidRDefault="00015005" w:rsidP="00387838">
      <w:pPr>
        <w:pStyle w:val="Heading3"/>
      </w:pPr>
      <w:bookmarkStart w:id="79" w:name="_Toc167188292"/>
      <w:r>
        <w:t>System prototype</w:t>
      </w:r>
      <w:bookmarkEnd w:id="79"/>
    </w:p>
    <w:p w14:paraId="4E24CC4A" w14:textId="77777777" w:rsidR="00015005" w:rsidRPr="00414AB9" w:rsidRDefault="00015005" w:rsidP="00B95D70">
      <w:r>
        <w:t xml:space="preserve">In this stage, the developer creates a small working model of the system. From the requirements and information gathered, the prototype will be created. This model will be improved upon with subsequent iterations of the process. Triskelion will be prototyped using evolutionary prototyping; thus, the prototypes will be developed incrementally starting with less complicated to more </w:t>
      </w:r>
      <w:r>
        <w:lastRenderedPageBreak/>
        <w:t>complicated functionalities at each iteration and reusing prototypes as each iteration to save on time. The tools and development techniques to be used will be Python which is the programming language which the keylogger program will be written, Kali Linux virtual machine which will be configured to act as the server for the storage and access of the captured data of the keylogger, Oracle VirtualBox will the hypervisor for the Kali Linux virtual machine, Visual Studio Code will be the IDE for writing and editing the code for the keylogger program and Git and GitHub for version control and collaboration on the project.</w:t>
      </w:r>
    </w:p>
    <w:p w14:paraId="74BE042D" w14:textId="77777777" w:rsidR="00015005" w:rsidRDefault="00015005" w:rsidP="00387838">
      <w:pPr>
        <w:pStyle w:val="Heading3"/>
      </w:pPr>
      <w:bookmarkStart w:id="80" w:name="_Toc167188293"/>
      <w:r>
        <w:t>Implementation</w:t>
      </w:r>
      <w:bookmarkEnd w:id="80"/>
    </w:p>
    <w:p w14:paraId="38B3359F" w14:textId="2A869518" w:rsidR="00015005" w:rsidRDefault="00015005" w:rsidP="00B95D70">
      <w:r>
        <w:t xml:space="preserve">The prototype at each iteration is put into practice and tested. Testing is necessary to check whether it meets the requirements and accomplishes the functionalities stated in the analysis stage. The prototypes of the keylogger are tested using </w:t>
      </w:r>
      <w:r w:rsidR="0022709B">
        <w:t xml:space="preserve">experiments and </w:t>
      </w:r>
      <w:r>
        <w:t>white box testing</w:t>
      </w:r>
      <w:r w:rsidR="0022709B">
        <w:t xml:space="preserve"> </w:t>
      </w:r>
      <w:r>
        <w:t xml:space="preserve">to determine the accuracy since the design and implementation of Triskelion is known to the developer. The testing types to be used are system integration to ensure the subsequent prototypes developed work with increasing functionalities of each prototype and can be integrated finally to develop the final system and the other testing type is functional testing to verify the keylogger works as expected, that is capturing the keystrokes, copied clipboard data and screenshots. </w:t>
      </w:r>
      <w:r w:rsidR="00761F90">
        <w:fldChar w:fldCharType="begin"/>
      </w:r>
      <w:r w:rsidR="00761F90">
        <w:instrText xml:space="preserve"> REF _Ref167023570 \h </w:instrText>
      </w:r>
      <w:r w:rsidR="00761F90">
        <w:fldChar w:fldCharType="separate"/>
      </w:r>
      <w:r w:rsidR="00051BA9">
        <w:t xml:space="preserve">Table </w:t>
      </w:r>
      <w:r w:rsidR="00051BA9">
        <w:rPr>
          <w:noProof/>
        </w:rPr>
        <w:t>3</w:t>
      </w:r>
      <w:r w:rsidR="00051BA9">
        <w:t>.</w:t>
      </w:r>
      <w:r w:rsidR="00051BA9">
        <w:rPr>
          <w:noProof/>
        </w:rPr>
        <w:t>1</w:t>
      </w:r>
      <w:r w:rsidR="00761F90">
        <w:fldChar w:fldCharType="end"/>
      </w:r>
      <w:r>
        <w:t xml:space="preserve"> is</w:t>
      </w:r>
      <w:r w:rsidR="00913CEA">
        <w:t xml:space="preserve"> a </w:t>
      </w:r>
      <w:r>
        <w:t>test case</w:t>
      </w:r>
      <w:r w:rsidR="005309B3">
        <w:t xml:space="preserve"> template</w:t>
      </w:r>
      <w:r w:rsidR="00913CEA">
        <w:t xml:space="preserve"> example</w:t>
      </w:r>
      <w:r>
        <w:t xml:space="preserve"> to be drawn for </w:t>
      </w:r>
      <w:r w:rsidR="00503D4A">
        <w:t xml:space="preserve">the test cases for </w:t>
      </w:r>
      <w:r>
        <w:t>Triskelion.</w:t>
      </w:r>
    </w:p>
    <w:p w14:paraId="2F429BCA" w14:textId="0A49AB8C" w:rsidR="006A1272" w:rsidRDefault="006A1272" w:rsidP="006A1272">
      <w:bookmarkStart w:id="81" w:name="_Ref167023570"/>
      <w:bookmarkStart w:id="82" w:name="_Toc167023917"/>
      <w:bookmarkStart w:id="83" w:name="_Toc167027362"/>
      <w:bookmarkStart w:id="84" w:name="_Toc167178665"/>
      <w:bookmarkStart w:id="85" w:name="_Toc167188318"/>
      <w:r>
        <w:t xml:space="preserve">Table </w:t>
      </w:r>
      <w:r>
        <w:fldChar w:fldCharType="begin"/>
      </w:r>
      <w:r>
        <w:instrText xml:space="preserve"> STYLEREF 1 \s </w:instrText>
      </w:r>
      <w:r>
        <w:fldChar w:fldCharType="separate"/>
      </w:r>
      <w:r w:rsidR="00051BA9">
        <w:rPr>
          <w:noProof/>
        </w:rPr>
        <w:t>3</w:t>
      </w:r>
      <w:r>
        <w:fldChar w:fldCharType="end"/>
      </w:r>
      <w:r>
        <w:t>.</w:t>
      </w:r>
      <w:r>
        <w:fldChar w:fldCharType="begin"/>
      </w:r>
      <w:r>
        <w:instrText xml:space="preserve"> SEQ Table \* ARABIC \s 1 </w:instrText>
      </w:r>
      <w:r>
        <w:fldChar w:fldCharType="separate"/>
      </w:r>
      <w:r w:rsidR="00051BA9">
        <w:rPr>
          <w:noProof/>
        </w:rPr>
        <w:t>1</w:t>
      </w:r>
      <w:r>
        <w:fldChar w:fldCharType="end"/>
      </w:r>
      <w:bookmarkEnd w:id="81"/>
      <w:r>
        <w:t xml:space="preserve"> Test Case</w:t>
      </w:r>
      <w:bookmarkEnd w:id="82"/>
      <w:bookmarkEnd w:id="83"/>
      <w:r w:rsidR="00E330E8">
        <w:t xml:space="preserve"> Template Examp</w:t>
      </w:r>
      <w:r w:rsidR="00D6435A">
        <w:t>le</w:t>
      </w:r>
      <w:bookmarkEnd w:id="84"/>
      <w:bookmarkEnd w:id="85"/>
    </w:p>
    <w:tbl>
      <w:tblPr>
        <w:tblStyle w:val="TableGrid"/>
        <w:tblW w:w="0" w:type="auto"/>
        <w:tblLook w:val="04A0" w:firstRow="1" w:lastRow="0" w:firstColumn="1" w:lastColumn="0" w:noHBand="0" w:noVBand="1"/>
      </w:tblPr>
      <w:tblGrid>
        <w:gridCol w:w="1705"/>
        <w:gridCol w:w="7645"/>
      </w:tblGrid>
      <w:tr w:rsidR="00015005" w14:paraId="3E9B38AB" w14:textId="77777777" w:rsidTr="00757998">
        <w:tc>
          <w:tcPr>
            <w:tcW w:w="1705" w:type="dxa"/>
            <w:shd w:val="clear" w:color="auto" w:fill="ADADAD" w:themeFill="background2" w:themeFillShade="BF"/>
          </w:tcPr>
          <w:p w14:paraId="4E1CF797" w14:textId="77777777" w:rsidR="00015005" w:rsidRPr="002E41D3" w:rsidRDefault="00015005" w:rsidP="00B95D70">
            <w:r>
              <w:t>Fields</w:t>
            </w:r>
          </w:p>
        </w:tc>
        <w:tc>
          <w:tcPr>
            <w:tcW w:w="7645" w:type="dxa"/>
            <w:shd w:val="clear" w:color="auto" w:fill="ADADAD" w:themeFill="background2" w:themeFillShade="BF"/>
          </w:tcPr>
          <w:p w14:paraId="48534C19" w14:textId="77777777" w:rsidR="00015005" w:rsidRPr="002E41D3" w:rsidRDefault="00015005" w:rsidP="00B95D70">
            <w:r>
              <w:t>Description</w:t>
            </w:r>
          </w:p>
        </w:tc>
      </w:tr>
      <w:tr w:rsidR="00015005" w14:paraId="23F94E5A" w14:textId="77777777" w:rsidTr="00757998">
        <w:tc>
          <w:tcPr>
            <w:tcW w:w="1705" w:type="dxa"/>
          </w:tcPr>
          <w:p w14:paraId="63D9CCF0" w14:textId="77777777" w:rsidR="00015005" w:rsidRDefault="00015005" w:rsidP="00B95D70">
            <w:r>
              <w:t>Test Case ID</w:t>
            </w:r>
          </w:p>
        </w:tc>
        <w:tc>
          <w:tcPr>
            <w:tcW w:w="7645" w:type="dxa"/>
          </w:tcPr>
          <w:p w14:paraId="359804B4" w14:textId="77777777" w:rsidR="00015005" w:rsidRDefault="00015005" w:rsidP="00B95D70">
            <w:r>
              <w:t>Unique ID for the test case.</w:t>
            </w:r>
          </w:p>
        </w:tc>
      </w:tr>
      <w:tr w:rsidR="00015005" w14:paraId="7CA47B03" w14:textId="77777777" w:rsidTr="00757998">
        <w:tc>
          <w:tcPr>
            <w:tcW w:w="1705" w:type="dxa"/>
          </w:tcPr>
          <w:p w14:paraId="2E3F87D2" w14:textId="27972B1D" w:rsidR="00015005" w:rsidRDefault="00015005" w:rsidP="006A1272">
            <w:pPr>
              <w:jc w:val="left"/>
            </w:pPr>
            <w:r>
              <w:t>Test</w:t>
            </w:r>
            <w:r w:rsidR="006A1272">
              <w:t xml:space="preserve"> </w:t>
            </w:r>
            <w:r>
              <w:t>Case Description</w:t>
            </w:r>
          </w:p>
        </w:tc>
        <w:tc>
          <w:tcPr>
            <w:tcW w:w="7645" w:type="dxa"/>
          </w:tcPr>
          <w:p w14:paraId="564A54CF" w14:textId="77777777" w:rsidR="00015005" w:rsidRDefault="00015005" w:rsidP="00B95D70">
            <w:r>
              <w:t>Description for the test case to give information on what the test case is all about.</w:t>
            </w:r>
          </w:p>
        </w:tc>
      </w:tr>
      <w:tr w:rsidR="00015005" w14:paraId="6B6AFB6B" w14:textId="77777777" w:rsidTr="00757998">
        <w:tc>
          <w:tcPr>
            <w:tcW w:w="1705" w:type="dxa"/>
          </w:tcPr>
          <w:p w14:paraId="4D101EEB" w14:textId="77777777" w:rsidR="00015005" w:rsidRDefault="00015005" w:rsidP="00B95D70">
            <w:r>
              <w:t>Pre-Conditions</w:t>
            </w:r>
          </w:p>
        </w:tc>
        <w:tc>
          <w:tcPr>
            <w:tcW w:w="7645" w:type="dxa"/>
          </w:tcPr>
          <w:p w14:paraId="7E7F0EE2" w14:textId="77777777" w:rsidR="00015005" w:rsidRDefault="00015005" w:rsidP="00B95D70">
            <w:r>
              <w:t>Conditions that need to be met before conducting the test case.</w:t>
            </w:r>
          </w:p>
        </w:tc>
      </w:tr>
      <w:tr w:rsidR="00015005" w14:paraId="184C680B" w14:textId="77777777" w:rsidTr="00757998">
        <w:tc>
          <w:tcPr>
            <w:tcW w:w="1705" w:type="dxa"/>
          </w:tcPr>
          <w:p w14:paraId="023C39E0" w14:textId="77777777" w:rsidR="00015005" w:rsidRDefault="00015005" w:rsidP="00B95D70">
            <w:r>
              <w:t>Test Steps</w:t>
            </w:r>
          </w:p>
        </w:tc>
        <w:tc>
          <w:tcPr>
            <w:tcW w:w="7645" w:type="dxa"/>
          </w:tcPr>
          <w:p w14:paraId="5B84FF8B" w14:textId="77777777" w:rsidR="00015005" w:rsidRDefault="00015005" w:rsidP="00B95D70">
            <w:r>
              <w:t>Detailed steps to be carried out during the testing.</w:t>
            </w:r>
          </w:p>
        </w:tc>
      </w:tr>
      <w:tr w:rsidR="00015005" w14:paraId="26DBEC27" w14:textId="77777777" w:rsidTr="00757998">
        <w:tc>
          <w:tcPr>
            <w:tcW w:w="1705" w:type="dxa"/>
          </w:tcPr>
          <w:p w14:paraId="464031BB" w14:textId="77777777" w:rsidR="00015005" w:rsidRDefault="00015005" w:rsidP="00B95D70">
            <w:r>
              <w:t>Test Data</w:t>
            </w:r>
          </w:p>
        </w:tc>
        <w:tc>
          <w:tcPr>
            <w:tcW w:w="7645" w:type="dxa"/>
          </w:tcPr>
          <w:p w14:paraId="27C0B491" w14:textId="77777777" w:rsidR="00015005" w:rsidRDefault="00015005" w:rsidP="00B95D70">
            <w:r>
              <w:t>Input for the test case.</w:t>
            </w:r>
          </w:p>
        </w:tc>
      </w:tr>
      <w:tr w:rsidR="00015005" w14:paraId="573C84B9" w14:textId="77777777" w:rsidTr="00757998">
        <w:tc>
          <w:tcPr>
            <w:tcW w:w="1705" w:type="dxa"/>
          </w:tcPr>
          <w:p w14:paraId="5DFF66F6" w14:textId="77777777" w:rsidR="00015005" w:rsidRDefault="00015005" w:rsidP="00B95D70">
            <w:r>
              <w:t>Expected Result</w:t>
            </w:r>
          </w:p>
        </w:tc>
        <w:tc>
          <w:tcPr>
            <w:tcW w:w="7645" w:type="dxa"/>
          </w:tcPr>
          <w:p w14:paraId="2A1DE08F" w14:textId="77777777" w:rsidR="00015005" w:rsidRDefault="00015005" w:rsidP="00B95D70">
            <w:r>
              <w:t>The result that is implied or expected to be observed after conducting the test case.</w:t>
            </w:r>
          </w:p>
        </w:tc>
      </w:tr>
      <w:tr w:rsidR="00015005" w14:paraId="296DB3A7" w14:textId="77777777" w:rsidTr="00757998">
        <w:tc>
          <w:tcPr>
            <w:tcW w:w="1705" w:type="dxa"/>
          </w:tcPr>
          <w:p w14:paraId="47BC7E94" w14:textId="77777777" w:rsidR="00015005" w:rsidRDefault="00015005" w:rsidP="00B95D70">
            <w:r>
              <w:t>Post Condition</w:t>
            </w:r>
          </w:p>
        </w:tc>
        <w:tc>
          <w:tcPr>
            <w:tcW w:w="7645" w:type="dxa"/>
          </w:tcPr>
          <w:p w14:paraId="2550D7A6" w14:textId="77777777" w:rsidR="00015005" w:rsidRDefault="00015005" w:rsidP="00B95D70">
            <w:r>
              <w:t>Conditions that need to be met after conducting the test case.</w:t>
            </w:r>
          </w:p>
        </w:tc>
      </w:tr>
      <w:tr w:rsidR="00015005" w14:paraId="1B1642D7" w14:textId="77777777" w:rsidTr="00757998">
        <w:tc>
          <w:tcPr>
            <w:tcW w:w="1705" w:type="dxa"/>
          </w:tcPr>
          <w:p w14:paraId="7091D7EB" w14:textId="77777777" w:rsidR="00015005" w:rsidRDefault="00015005" w:rsidP="00B95D70">
            <w:r>
              <w:t>Actual Result</w:t>
            </w:r>
          </w:p>
        </w:tc>
        <w:tc>
          <w:tcPr>
            <w:tcW w:w="7645" w:type="dxa"/>
          </w:tcPr>
          <w:p w14:paraId="261552CD" w14:textId="77777777" w:rsidR="00015005" w:rsidRDefault="00015005" w:rsidP="00B95D70">
            <w:r>
              <w:t>The true results observed after conducting the test case.</w:t>
            </w:r>
          </w:p>
        </w:tc>
      </w:tr>
      <w:tr w:rsidR="00015005" w14:paraId="4A510439" w14:textId="77777777" w:rsidTr="00757998">
        <w:tc>
          <w:tcPr>
            <w:tcW w:w="1705" w:type="dxa"/>
          </w:tcPr>
          <w:p w14:paraId="400EE6B5" w14:textId="77777777" w:rsidR="00015005" w:rsidRDefault="00015005" w:rsidP="00B95D70">
            <w:r>
              <w:lastRenderedPageBreak/>
              <w:t>Status</w:t>
            </w:r>
          </w:p>
        </w:tc>
        <w:tc>
          <w:tcPr>
            <w:tcW w:w="7645" w:type="dxa"/>
          </w:tcPr>
          <w:p w14:paraId="16B574DD" w14:textId="77777777" w:rsidR="00015005" w:rsidRDefault="00015005" w:rsidP="00B95D70">
            <w:r>
              <w:t>Either “PASS” or “FAIL” depending on the comparison of the actual result and that which was expected.</w:t>
            </w:r>
          </w:p>
        </w:tc>
      </w:tr>
      <w:tr w:rsidR="00015005" w14:paraId="3A03D78B" w14:textId="77777777" w:rsidTr="00757998">
        <w:tc>
          <w:tcPr>
            <w:tcW w:w="1705" w:type="dxa"/>
          </w:tcPr>
          <w:p w14:paraId="211BD28E" w14:textId="77777777" w:rsidR="00015005" w:rsidRDefault="00015005" w:rsidP="00B95D70">
            <w:r>
              <w:t>Project Name</w:t>
            </w:r>
          </w:p>
        </w:tc>
        <w:tc>
          <w:tcPr>
            <w:tcW w:w="7645" w:type="dxa"/>
          </w:tcPr>
          <w:p w14:paraId="43694EE1" w14:textId="77777777" w:rsidR="00015005" w:rsidRDefault="00015005" w:rsidP="00B95D70">
            <w:r>
              <w:t>Name of the project to which the test case belongs.</w:t>
            </w:r>
          </w:p>
        </w:tc>
      </w:tr>
      <w:tr w:rsidR="00015005" w14:paraId="125D561A" w14:textId="77777777" w:rsidTr="00757998">
        <w:tc>
          <w:tcPr>
            <w:tcW w:w="1705" w:type="dxa"/>
          </w:tcPr>
          <w:p w14:paraId="4070C61D" w14:textId="77777777" w:rsidR="00015005" w:rsidRDefault="00015005" w:rsidP="00B95D70">
            <w:r>
              <w:t>Module Name</w:t>
            </w:r>
          </w:p>
        </w:tc>
        <w:tc>
          <w:tcPr>
            <w:tcW w:w="7645" w:type="dxa"/>
          </w:tcPr>
          <w:p w14:paraId="416D1F7A" w14:textId="77777777" w:rsidR="00015005" w:rsidRDefault="00015005" w:rsidP="00B95D70">
            <w:r>
              <w:t>Name of the module to which the test case belongs.</w:t>
            </w:r>
          </w:p>
        </w:tc>
      </w:tr>
      <w:tr w:rsidR="00015005" w14:paraId="5EE844A5" w14:textId="77777777" w:rsidTr="00757998">
        <w:tc>
          <w:tcPr>
            <w:tcW w:w="1705" w:type="dxa"/>
          </w:tcPr>
          <w:p w14:paraId="21BCE190" w14:textId="77777777" w:rsidR="00015005" w:rsidRDefault="00015005" w:rsidP="00B95D70">
            <w:r>
              <w:t>Created By</w:t>
            </w:r>
          </w:p>
        </w:tc>
        <w:tc>
          <w:tcPr>
            <w:tcW w:w="7645" w:type="dxa"/>
          </w:tcPr>
          <w:p w14:paraId="66261B0A" w14:textId="77777777" w:rsidR="00015005" w:rsidRDefault="00015005" w:rsidP="00B95D70">
            <w:r>
              <w:t>Name of the creator of the test cases.</w:t>
            </w:r>
          </w:p>
        </w:tc>
      </w:tr>
      <w:tr w:rsidR="00015005" w14:paraId="70255A33" w14:textId="77777777" w:rsidTr="00757998">
        <w:tc>
          <w:tcPr>
            <w:tcW w:w="1705" w:type="dxa"/>
          </w:tcPr>
          <w:p w14:paraId="0F9E4B01" w14:textId="77777777" w:rsidR="00015005" w:rsidRDefault="00015005" w:rsidP="006A1272">
            <w:pPr>
              <w:jc w:val="left"/>
            </w:pPr>
            <w:r>
              <w:t>Date of Creation</w:t>
            </w:r>
          </w:p>
        </w:tc>
        <w:tc>
          <w:tcPr>
            <w:tcW w:w="7645" w:type="dxa"/>
          </w:tcPr>
          <w:p w14:paraId="46B02FC4" w14:textId="77777777" w:rsidR="00015005" w:rsidRDefault="00015005" w:rsidP="00B95D70">
            <w:r>
              <w:t>Date which the test case was created.</w:t>
            </w:r>
          </w:p>
        </w:tc>
      </w:tr>
      <w:tr w:rsidR="00015005" w14:paraId="4ABB6602" w14:textId="77777777" w:rsidTr="00757998">
        <w:tc>
          <w:tcPr>
            <w:tcW w:w="1705" w:type="dxa"/>
          </w:tcPr>
          <w:p w14:paraId="64025B39" w14:textId="77777777" w:rsidR="00015005" w:rsidRDefault="00015005" w:rsidP="00B95D70">
            <w:r>
              <w:t>Reviewed By</w:t>
            </w:r>
          </w:p>
        </w:tc>
        <w:tc>
          <w:tcPr>
            <w:tcW w:w="7645" w:type="dxa"/>
          </w:tcPr>
          <w:p w14:paraId="49728DEC" w14:textId="77777777" w:rsidR="00015005" w:rsidRDefault="00015005" w:rsidP="00B95D70">
            <w:r>
              <w:t>Name of the reviewer of the test case.</w:t>
            </w:r>
          </w:p>
        </w:tc>
      </w:tr>
      <w:tr w:rsidR="00015005" w14:paraId="17EA19E2" w14:textId="77777777" w:rsidTr="00757998">
        <w:tc>
          <w:tcPr>
            <w:tcW w:w="1705" w:type="dxa"/>
          </w:tcPr>
          <w:p w14:paraId="12453B50" w14:textId="77777777" w:rsidR="00015005" w:rsidRDefault="00015005" w:rsidP="00B95D70">
            <w:r>
              <w:t>Date of Review</w:t>
            </w:r>
          </w:p>
        </w:tc>
        <w:tc>
          <w:tcPr>
            <w:tcW w:w="7645" w:type="dxa"/>
          </w:tcPr>
          <w:p w14:paraId="050124B6" w14:textId="77777777" w:rsidR="00015005" w:rsidRDefault="00015005" w:rsidP="00B95D70">
            <w:r>
              <w:t xml:space="preserve">Date of the review of the test case. </w:t>
            </w:r>
          </w:p>
        </w:tc>
      </w:tr>
      <w:tr w:rsidR="00015005" w14:paraId="1989A0D3" w14:textId="77777777" w:rsidTr="00757998">
        <w:tc>
          <w:tcPr>
            <w:tcW w:w="1705" w:type="dxa"/>
          </w:tcPr>
          <w:p w14:paraId="0AEFBCAF" w14:textId="77777777" w:rsidR="00015005" w:rsidRDefault="00015005" w:rsidP="00B95D70">
            <w:r>
              <w:t>Executed By</w:t>
            </w:r>
          </w:p>
        </w:tc>
        <w:tc>
          <w:tcPr>
            <w:tcW w:w="7645" w:type="dxa"/>
          </w:tcPr>
          <w:p w14:paraId="2A26474A" w14:textId="77777777" w:rsidR="00015005" w:rsidRDefault="00015005" w:rsidP="00B95D70">
            <w:r>
              <w:t>Name of the tester who executed the test case.</w:t>
            </w:r>
          </w:p>
        </w:tc>
      </w:tr>
      <w:tr w:rsidR="00015005" w14:paraId="35FCF56C" w14:textId="77777777" w:rsidTr="00757998">
        <w:tc>
          <w:tcPr>
            <w:tcW w:w="1705" w:type="dxa"/>
          </w:tcPr>
          <w:p w14:paraId="4FEB884E" w14:textId="77777777" w:rsidR="00015005" w:rsidRDefault="00015005" w:rsidP="006A1272">
            <w:pPr>
              <w:jc w:val="left"/>
            </w:pPr>
            <w:r>
              <w:t>Date of Execution</w:t>
            </w:r>
          </w:p>
        </w:tc>
        <w:tc>
          <w:tcPr>
            <w:tcW w:w="7645" w:type="dxa"/>
          </w:tcPr>
          <w:p w14:paraId="19D90762" w14:textId="77777777" w:rsidR="00015005" w:rsidRDefault="00015005" w:rsidP="00B95D70">
            <w:r>
              <w:t>Date which the test case was executed.</w:t>
            </w:r>
          </w:p>
        </w:tc>
      </w:tr>
      <w:tr w:rsidR="00015005" w14:paraId="6BD035DC" w14:textId="77777777" w:rsidTr="00757998">
        <w:tc>
          <w:tcPr>
            <w:tcW w:w="1705" w:type="dxa"/>
          </w:tcPr>
          <w:p w14:paraId="445FFA43" w14:textId="77777777" w:rsidR="00015005" w:rsidRDefault="00015005" w:rsidP="00B95D70">
            <w:r>
              <w:t>Comments</w:t>
            </w:r>
          </w:p>
        </w:tc>
        <w:tc>
          <w:tcPr>
            <w:tcW w:w="7645" w:type="dxa"/>
          </w:tcPr>
          <w:p w14:paraId="3110C7DD" w14:textId="77777777" w:rsidR="00015005" w:rsidRDefault="00015005" w:rsidP="00B95D70">
            <w:r>
              <w:t>Relevant comments to aid in the comprehension of the test case.</w:t>
            </w:r>
          </w:p>
        </w:tc>
      </w:tr>
    </w:tbl>
    <w:p w14:paraId="2DAF2B30" w14:textId="77777777" w:rsidR="00015005" w:rsidRPr="006B5ADC" w:rsidRDefault="00015005" w:rsidP="00B95D70">
      <w:r>
        <w:t xml:space="preserve">Implementation of the prototypes brings them into focus and action allows the developer to observe the functionality of the keylogger. Feedback is obtained from the results and necessary adjustments are made where fit during each iteration of the previous stages and then further tested and implemented. </w:t>
      </w:r>
    </w:p>
    <w:p w14:paraId="3418AA6D" w14:textId="77777777" w:rsidR="00015005" w:rsidRDefault="00015005" w:rsidP="00387838">
      <w:pPr>
        <w:pStyle w:val="Heading3"/>
      </w:pPr>
      <w:bookmarkStart w:id="86" w:name="_Toc167188294"/>
      <w:r>
        <w:t>System</w:t>
      </w:r>
      <w:bookmarkEnd w:id="86"/>
    </w:p>
    <w:p w14:paraId="314EF735" w14:textId="77777777" w:rsidR="00015005" w:rsidRDefault="00015005" w:rsidP="00B95D70">
      <w:r>
        <w:t xml:space="preserve">This is the final system. The developer conducts the final implementation and testing of Triskelion and after it has been observed to meet all requirements, the system is finally delivered for the project. </w:t>
      </w:r>
    </w:p>
    <w:p w14:paraId="3D6E7D67" w14:textId="031CACD5" w:rsidR="00015005" w:rsidRPr="006B5ADC" w:rsidRDefault="00761F90" w:rsidP="00B95D70">
      <w:r>
        <w:fldChar w:fldCharType="begin"/>
      </w:r>
      <w:r>
        <w:instrText xml:space="preserve"> REF _Ref167023536 \h </w:instrText>
      </w:r>
      <w:r>
        <w:fldChar w:fldCharType="separate"/>
      </w:r>
      <w:r w:rsidR="00051BA9">
        <w:t xml:space="preserve">Figure </w:t>
      </w:r>
      <w:r w:rsidR="00051BA9">
        <w:rPr>
          <w:noProof/>
        </w:rPr>
        <w:t>3</w:t>
      </w:r>
      <w:r w:rsidR="00051BA9">
        <w:t>.</w:t>
      </w:r>
      <w:r w:rsidR="00051BA9">
        <w:rPr>
          <w:noProof/>
        </w:rPr>
        <w:t>2</w:t>
      </w:r>
      <w:r>
        <w:fldChar w:fldCharType="end"/>
      </w:r>
      <w:r>
        <w:t xml:space="preserve"> </w:t>
      </w:r>
      <w:r w:rsidR="00015005">
        <w:t>is a diagram as well for the evolutionary prototyping which involves the reuse of the previous prototypes to refine and adjust the final system.</w:t>
      </w:r>
    </w:p>
    <w:p w14:paraId="506B4D49" w14:textId="77777777" w:rsidR="006A1272" w:rsidRDefault="00015005" w:rsidP="006A1272">
      <w:pPr>
        <w:keepNext/>
      </w:pPr>
      <w:r>
        <w:rPr>
          <w:noProof/>
        </w:rPr>
        <w:drawing>
          <wp:inline distT="0" distB="0" distL="0" distR="0" wp14:anchorId="536A306D" wp14:editId="4F28D7E2">
            <wp:extent cx="4633630" cy="1310387"/>
            <wp:effectExtent l="0" t="0" r="0" b="4445"/>
            <wp:docPr id="302101772" name="Picture 1"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101772" name="Picture 1" descr="A diagram of a syste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4887" cy="1322054"/>
                    </a:xfrm>
                    <a:prstGeom prst="rect">
                      <a:avLst/>
                    </a:prstGeom>
                    <a:noFill/>
                    <a:ln>
                      <a:noFill/>
                    </a:ln>
                  </pic:spPr>
                </pic:pic>
              </a:graphicData>
            </a:graphic>
          </wp:inline>
        </w:drawing>
      </w:r>
    </w:p>
    <w:p w14:paraId="52CDA764" w14:textId="3AFBEAE5" w:rsidR="00015005" w:rsidRDefault="006A1272" w:rsidP="006442F5">
      <w:bookmarkStart w:id="87" w:name="_Ref167023536"/>
      <w:bookmarkStart w:id="88" w:name="_Toc167023749"/>
      <w:bookmarkStart w:id="89" w:name="_Toc167027361"/>
      <w:bookmarkStart w:id="90" w:name="_Toc167178664"/>
      <w:bookmarkStart w:id="91" w:name="_Toc167188317"/>
      <w:r>
        <w:t xml:space="preserve">Figure </w:t>
      </w:r>
      <w:r>
        <w:fldChar w:fldCharType="begin"/>
      </w:r>
      <w:r>
        <w:instrText xml:space="preserve"> STYLEREF 1 \s </w:instrText>
      </w:r>
      <w:r>
        <w:fldChar w:fldCharType="separate"/>
      </w:r>
      <w:r w:rsidR="00051BA9">
        <w:rPr>
          <w:noProof/>
        </w:rPr>
        <w:t>3</w:t>
      </w:r>
      <w:r>
        <w:fldChar w:fldCharType="end"/>
      </w:r>
      <w:r>
        <w:t>.</w:t>
      </w:r>
      <w:r>
        <w:fldChar w:fldCharType="begin"/>
      </w:r>
      <w:r>
        <w:instrText xml:space="preserve"> SEQ Figure \* ARABIC \s 1 </w:instrText>
      </w:r>
      <w:r>
        <w:fldChar w:fldCharType="separate"/>
      </w:r>
      <w:r w:rsidR="00051BA9">
        <w:rPr>
          <w:noProof/>
        </w:rPr>
        <w:t>2</w:t>
      </w:r>
      <w:r>
        <w:fldChar w:fldCharType="end"/>
      </w:r>
      <w:bookmarkEnd w:id="87"/>
      <w:r>
        <w:t xml:space="preserve"> Evolutionary Prototype Model </w:t>
      </w:r>
      <w:r w:rsidRPr="006442F5">
        <w:fldChar w:fldCharType="begin"/>
      </w:r>
      <w:r w:rsidRPr="006442F5">
        <w:instrText xml:space="preserve"> ADDIN ZOTERO_ITEM CSL_CITATION {"citationID":"Yxztxjpr","properties":{"formattedCitation":"(Shao &amp; Dida, 2020)","plainCitation":"(Shao &amp; Dida, 2020)","noteIndex":0},"citationItems":[{"id":8,"uris":["http://zotero.org/users/local/izb99uhz/items/BF7CJBWJ"],"itemData":{"id":8,"type":"article-journal","container-title":"Journal of Information Systems Engineering and Management","DOI":"10.29333/jisem/7824","ISSN":"24684376","issue":"1","journalAbbreviation":"J INFORM SYSTEMS ENG","source":"DOI.org (Crossref)","title":"The Implementation of an Enhanced EFD System with an Embedded Tax Evasion Detection Features: A Case of Tanzania","title-short":"The Implementation of an Enhanced EFD System with an Embedded Tax Evasion Detection Features","URL":"https://www.jisem-journal.com/article/the-implementation-of-an-enhanced-efd-system-with-an-embedded-tax-evasion-detection-features-a-case-7824","volume":"5","author":[{"family":"Shao","given":"Paul E."},{"family":"Dida","given":"Mussa Ally"}],"accessed":{"date-parts":[["2024",5,18]]},"issued":{"date-parts":[["2020",3,6]]}}}],"schema":"https://github.com/citation-style-language/schema/raw/master/csl-citation.json"} </w:instrText>
      </w:r>
      <w:r w:rsidRPr="006442F5">
        <w:fldChar w:fldCharType="separate"/>
      </w:r>
      <w:r w:rsidRPr="006442F5">
        <w:t>(Shao &amp; Dida, 2020)</w:t>
      </w:r>
      <w:bookmarkEnd w:id="88"/>
      <w:bookmarkEnd w:id="89"/>
      <w:bookmarkEnd w:id="90"/>
      <w:bookmarkEnd w:id="91"/>
      <w:r w:rsidRPr="006442F5">
        <w:fldChar w:fldCharType="end"/>
      </w:r>
    </w:p>
    <w:p w14:paraId="4DA1D97D" w14:textId="77777777" w:rsidR="00015005" w:rsidRDefault="00015005" w:rsidP="00F36EDC">
      <w:pPr>
        <w:pStyle w:val="Heading2"/>
      </w:pPr>
      <w:bookmarkStart w:id="92" w:name="_Toc167188295"/>
      <w:r>
        <w:lastRenderedPageBreak/>
        <w:t>Deliverables</w:t>
      </w:r>
      <w:bookmarkEnd w:id="92"/>
    </w:p>
    <w:p w14:paraId="55216813" w14:textId="77777777" w:rsidR="00015005" w:rsidRDefault="00015005" w:rsidP="00B95D70">
      <w:r>
        <w:t>The deliverables of the project include:</w:t>
      </w:r>
    </w:p>
    <w:p w14:paraId="7DA28EAB" w14:textId="77777777" w:rsidR="00015005" w:rsidRPr="00A35BA6" w:rsidRDefault="00015005" w:rsidP="00387838">
      <w:pPr>
        <w:pStyle w:val="Heading3"/>
      </w:pPr>
      <w:bookmarkStart w:id="93" w:name="_Toc167188296"/>
      <w:r>
        <w:t>Proposal</w:t>
      </w:r>
      <w:bookmarkEnd w:id="93"/>
    </w:p>
    <w:p w14:paraId="60483A4B" w14:textId="77777777" w:rsidR="00015005" w:rsidRDefault="00015005" w:rsidP="00B95D70">
      <w:r w:rsidRPr="00A35BA6">
        <w:t>Detailed document containing relevant information about the project such as the scope of the project, objectives and methodology to be employed in the project.</w:t>
      </w:r>
    </w:p>
    <w:p w14:paraId="4DF138F8" w14:textId="77777777" w:rsidR="00015005" w:rsidRDefault="00015005" w:rsidP="00387838">
      <w:pPr>
        <w:pStyle w:val="Heading3"/>
      </w:pPr>
      <w:bookmarkStart w:id="94" w:name="_Toc167188297"/>
      <w:r>
        <w:t>Design diagrams</w:t>
      </w:r>
      <w:bookmarkEnd w:id="94"/>
    </w:p>
    <w:p w14:paraId="3A23673F" w14:textId="77777777" w:rsidR="00015005" w:rsidRPr="00E44C5B" w:rsidRDefault="00015005" w:rsidP="00B95D70">
      <w:r>
        <w:t>These are the diagrams used for the design of the project which will be delivered as well for scrutiny and review of how they aided in bringing the project to life.</w:t>
      </w:r>
    </w:p>
    <w:p w14:paraId="7B3CBDF7" w14:textId="77777777" w:rsidR="00015005" w:rsidRDefault="00015005" w:rsidP="00387838">
      <w:pPr>
        <w:pStyle w:val="Heading3"/>
      </w:pPr>
      <w:bookmarkStart w:id="95" w:name="_Toc167188298"/>
      <w:r w:rsidRPr="00EC534D">
        <w:t>Keylogger program executable</w:t>
      </w:r>
      <w:bookmarkEnd w:id="95"/>
    </w:p>
    <w:p w14:paraId="6450A404" w14:textId="77777777" w:rsidR="00015005" w:rsidRDefault="00015005" w:rsidP="00B95D70">
      <w:r w:rsidRPr="00EC534D">
        <w:t xml:space="preserve">This </w:t>
      </w:r>
      <w:r>
        <w:t xml:space="preserve">is </w:t>
      </w:r>
      <w:r w:rsidRPr="00EC534D">
        <w:t>the actual keylogger software program.</w:t>
      </w:r>
      <w:r>
        <w:t xml:space="preserve"> It will be submitted and used for the final demonstration at the end of the project.</w:t>
      </w:r>
    </w:p>
    <w:p w14:paraId="04B10DE4" w14:textId="77777777" w:rsidR="00015005" w:rsidRDefault="00015005" w:rsidP="00387838">
      <w:pPr>
        <w:pStyle w:val="Heading3"/>
      </w:pPr>
      <w:bookmarkStart w:id="96" w:name="_Toc167188299"/>
      <w:r>
        <w:t>Final report</w:t>
      </w:r>
      <w:bookmarkEnd w:id="96"/>
    </w:p>
    <w:p w14:paraId="176E8E8A" w14:textId="77777777" w:rsidR="00015005" w:rsidRPr="003D1997" w:rsidRDefault="00015005" w:rsidP="00B95D70">
      <w:r>
        <w:t>This is a document containing the project in its entirety. It contains the project proposal as well as information regarding the system implementation and design and testing to be employed for the system.</w:t>
      </w:r>
    </w:p>
    <w:p w14:paraId="075F0C25" w14:textId="77777777" w:rsidR="00015005" w:rsidRDefault="00015005" w:rsidP="00F36EDC">
      <w:pPr>
        <w:pStyle w:val="Heading2"/>
      </w:pPr>
      <w:bookmarkStart w:id="97" w:name="_Toc167188300"/>
      <w:r>
        <w:t>Tools and techniques</w:t>
      </w:r>
      <w:bookmarkEnd w:id="97"/>
    </w:p>
    <w:p w14:paraId="646189E8" w14:textId="77777777" w:rsidR="00015005" w:rsidRDefault="00015005" w:rsidP="00B95D70">
      <w:r>
        <w:t>The following tools and techniques will be used in the project design and implementation.</w:t>
      </w:r>
    </w:p>
    <w:p w14:paraId="0CF47867" w14:textId="77777777" w:rsidR="00015005" w:rsidRDefault="00015005" w:rsidP="00387838">
      <w:pPr>
        <w:pStyle w:val="Heading3"/>
      </w:pPr>
      <w:bookmarkStart w:id="98" w:name="_Toc167188301"/>
      <w:r w:rsidRPr="00403CC3">
        <w:t>Python</w:t>
      </w:r>
      <w:bookmarkEnd w:id="98"/>
      <w:r w:rsidRPr="00403CC3">
        <w:t xml:space="preserve"> </w:t>
      </w:r>
    </w:p>
    <w:p w14:paraId="19BBC935" w14:textId="77777777" w:rsidR="00015005" w:rsidRPr="0022646E" w:rsidRDefault="00015005" w:rsidP="00B95D70">
      <w:r w:rsidRPr="00403CC3">
        <w:t>Programming language in which the keylogger program will be written.</w:t>
      </w:r>
      <w:r>
        <w:t xml:space="preserve"> It </w:t>
      </w:r>
      <w:r w:rsidRPr="0022646E">
        <w:t>leverages its flexibility, ease of use, and extensive library support</w:t>
      </w:r>
      <w:r>
        <w:t>.</w:t>
      </w:r>
    </w:p>
    <w:p w14:paraId="5422BC29" w14:textId="77777777" w:rsidR="00015005" w:rsidRDefault="00015005" w:rsidP="00387838">
      <w:pPr>
        <w:pStyle w:val="Heading3"/>
      </w:pPr>
      <w:bookmarkStart w:id="99" w:name="_Toc167188302"/>
      <w:r w:rsidRPr="00403CC3">
        <w:t>Kali Linux Virtual Machine</w:t>
      </w:r>
      <w:bookmarkEnd w:id="99"/>
    </w:p>
    <w:p w14:paraId="53995CCA" w14:textId="77777777" w:rsidR="00015005" w:rsidRPr="00403CC3" w:rsidRDefault="00015005" w:rsidP="00B95D70">
      <w:r>
        <w:t>This will be</w:t>
      </w:r>
      <w:r w:rsidRPr="00403CC3">
        <w:t xml:space="preserve"> </w:t>
      </w:r>
      <w:r>
        <w:t xml:space="preserve">configured to act as </w:t>
      </w:r>
      <w:r w:rsidRPr="00403CC3">
        <w:t>server to which keystrokes are sent and stored.</w:t>
      </w:r>
    </w:p>
    <w:p w14:paraId="3D89A0CD" w14:textId="77777777" w:rsidR="00015005" w:rsidRDefault="00015005" w:rsidP="00387838">
      <w:pPr>
        <w:pStyle w:val="Heading3"/>
      </w:pPr>
      <w:bookmarkStart w:id="100" w:name="_Toc167188303"/>
      <w:r>
        <w:t xml:space="preserve">Oracle </w:t>
      </w:r>
      <w:r w:rsidRPr="003F4275">
        <w:t>VirtualBox</w:t>
      </w:r>
      <w:bookmarkEnd w:id="100"/>
    </w:p>
    <w:p w14:paraId="63EAB622" w14:textId="21397124" w:rsidR="00015005" w:rsidRPr="003F4275" w:rsidRDefault="00015005" w:rsidP="00B95D70">
      <w:r w:rsidRPr="003F4275">
        <w:t xml:space="preserve">Hypervisor for running the Kali Linux virtual machine. </w:t>
      </w:r>
      <w:r w:rsidR="00152DA5">
        <w:t>It has multiple features</w:t>
      </w:r>
      <w:r w:rsidR="00480BC3">
        <w:t xml:space="preserve"> and offers relatively great performance for running guest operating systems</w:t>
      </w:r>
      <w:r w:rsidR="00D92B24">
        <w:t>. It is also the only professional solution freely available</w:t>
      </w:r>
      <w:r w:rsidR="009A1B9C">
        <w:t xml:space="preserve"> as </w:t>
      </w:r>
      <w:r w:rsidR="0034593F">
        <w:t>open-source</w:t>
      </w:r>
      <w:r w:rsidR="009A1B9C">
        <w:t xml:space="preserve"> software under the terms of the G</w:t>
      </w:r>
      <w:r w:rsidR="001D667C">
        <w:t>eneral Public License version 3.</w:t>
      </w:r>
    </w:p>
    <w:p w14:paraId="3E5A1224" w14:textId="77777777" w:rsidR="00015005" w:rsidRDefault="00015005" w:rsidP="00387838">
      <w:pPr>
        <w:pStyle w:val="Heading3"/>
      </w:pPr>
      <w:bookmarkStart w:id="101" w:name="_Toc167188304"/>
      <w:r w:rsidRPr="003F4275">
        <w:lastRenderedPageBreak/>
        <w:t>Git and GitHub</w:t>
      </w:r>
      <w:bookmarkEnd w:id="101"/>
    </w:p>
    <w:p w14:paraId="2076B61D" w14:textId="262F9795" w:rsidR="00015005" w:rsidRPr="003F4275" w:rsidRDefault="00D11025" w:rsidP="00B95D70">
      <w:r>
        <w:t xml:space="preserve">Git is a </w:t>
      </w:r>
      <w:r w:rsidR="00DD46C5">
        <w:t>version control system used to track code changes and collaboration on projects</w:t>
      </w:r>
      <w:r w:rsidR="003E10BC">
        <w:t>. It performs project management via repositories</w:t>
      </w:r>
      <w:r w:rsidR="00166DC9">
        <w:t>, allows control and tracks changes, branching and merging to allow development for different</w:t>
      </w:r>
      <w:r w:rsidR="00231AFD">
        <w:t xml:space="preserve"> parts and versions of projects as well as pushing local updates to the project. GitHub</w:t>
      </w:r>
      <w:r w:rsidR="003448EE">
        <w:t xml:space="preserve"> creates tools that utilize Git and is used for hosting source code.</w:t>
      </w:r>
    </w:p>
    <w:p w14:paraId="05353182" w14:textId="77777777" w:rsidR="00015005" w:rsidRDefault="00015005" w:rsidP="00387838">
      <w:pPr>
        <w:pStyle w:val="Heading3"/>
      </w:pPr>
      <w:bookmarkStart w:id="102" w:name="_Toc167188305"/>
      <w:r w:rsidRPr="00F93235">
        <w:t>Visual Studio</w:t>
      </w:r>
      <w:r>
        <w:t xml:space="preserve"> Code</w:t>
      </w:r>
      <w:bookmarkEnd w:id="102"/>
    </w:p>
    <w:p w14:paraId="64B8F9D4" w14:textId="085BC1FF" w:rsidR="00015005" w:rsidRPr="003F4275" w:rsidRDefault="00015005" w:rsidP="00B95D70">
      <w:r w:rsidRPr="003F4275">
        <w:t>IDE for software writing, editing and testing.</w:t>
      </w:r>
      <w:r w:rsidR="00AA2DA8">
        <w:t xml:space="preserve"> It contains tools </w:t>
      </w:r>
      <w:r w:rsidR="006F448D">
        <w:t xml:space="preserve">that make the development process less tedious such as IntelliSense for autocompletion, </w:t>
      </w:r>
      <w:r w:rsidR="005D7EB0">
        <w:t xml:space="preserve">debugging capabilities within the editor, built in Git commands and </w:t>
      </w:r>
      <w:r w:rsidR="00302399">
        <w:t>has many extensions to support various programming languages.</w:t>
      </w:r>
    </w:p>
    <w:p w14:paraId="27551D4C" w14:textId="1C00DFB2" w:rsidR="0084724B" w:rsidRDefault="0084724B" w:rsidP="00B95D70"/>
    <w:p w14:paraId="68926370" w14:textId="77777777" w:rsidR="0084724B" w:rsidRDefault="0084724B">
      <w:pPr>
        <w:spacing w:line="259" w:lineRule="auto"/>
        <w:jc w:val="left"/>
      </w:pPr>
      <w:r>
        <w:br w:type="page"/>
      </w:r>
    </w:p>
    <w:p w14:paraId="0B6246CD" w14:textId="1CE1B44A" w:rsidR="00141A07" w:rsidRDefault="00141A07" w:rsidP="00141A07">
      <w:pPr>
        <w:pStyle w:val="uchiha"/>
      </w:pPr>
      <w:bookmarkStart w:id="103" w:name="_Toc167188306"/>
      <w:r>
        <w:lastRenderedPageBreak/>
        <w:t>References</w:t>
      </w:r>
      <w:bookmarkEnd w:id="103"/>
    </w:p>
    <w:p w14:paraId="707DA363" w14:textId="7CE8D5E2" w:rsidR="00141A07" w:rsidRPr="00141A07" w:rsidRDefault="00141A07" w:rsidP="00471572">
      <w:pPr>
        <w:pStyle w:val="Bibliography"/>
        <w:ind w:left="1008" w:hanging="1008"/>
        <w:rPr>
          <w:rFonts w:cs="Times New Roman"/>
        </w:rPr>
      </w:pPr>
      <w:r>
        <w:fldChar w:fldCharType="begin"/>
      </w:r>
      <w:r>
        <w:instrText xml:space="preserve"> ADDIN ZOTERO_BIBL {"uncited":[],"omitted":[],"custom":[]} CSL_BIBLIOGRAPHY </w:instrText>
      </w:r>
      <w:r>
        <w:fldChar w:fldCharType="separate"/>
      </w:r>
      <w:r w:rsidRPr="00141A07">
        <w:rPr>
          <w:rFonts w:cs="Times New Roman"/>
        </w:rPr>
        <w:t xml:space="preserve">Abukar, Y., Maarof, M., Hassan, F., &amp; Mohamed, A. (2014). Survey of Keylogger Technologies. </w:t>
      </w:r>
      <w:r w:rsidRPr="00141A07">
        <w:rPr>
          <w:rFonts w:cs="Times New Roman"/>
          <w:i/>
          <w:iCs/>
        </w:rPr>
        <w:t>I Nternational J Ournal of C Omputer S Cience and T Elecommunications</w:t>
      </w:r>
      <w:r w:rsidRPr="00141A07">
        <w:rPr>
          <w:rFonts w:cs="Times New Roman"/>
        </w:rPr>
        <w:t xml:space="preserve">, </w:t>
      </w:r>
      <w:r w:rsidRPr="00141A07">
        <w:rPr>
          <w:rFonts w:cs="Times New Roman"/>
          <w:i/>
          <w:iCs/>
        </w:rPr>
        <w:t>5</w:t>
      </w:r>
      <w:r w:rsidRPr="00141A07">
        <w:rPr>
          <w:rFonts w:cs="Times New Roman"/>
        </w:rPr>
        <w:t>, 25–31.</w:t>
      </w:r>
    </w:p>
    <w:p w14:paraId="1EF1F0EC" w14:textId="77777777" w:rsidR="00141A07" w:rsidRPr="00141A07" w:rsidRDefault="00141A07" w:rsidP="00471572">
      <w:pPr>
        <w:pStyle w:val="Bibliography"/>
        <w:ind w:left="1008" w:hanging="1008"/>
        <w:rPr>
          <w:rFonts w:cs="Times New Roman"/>
        </w:rPr>
      </w:pPr>
      <w:r w:rsidRPr="00141A07">
        <w:rPr>
          <w:rFonts w:cs="Times New Roman"/>
        </w:rPr>
        <w:t xml:space="preserve">Aman, N., Miftah, R., Murli, N., Mustapha, A., &amp; Zainuddin, M. (2018). Convoy Marshal: Group-Based Navigation Mobile Application. </w:t>
      </w:r>
      <w:r w:rsidRPr="00141A07">
        <w:rPr>
          <w:rFonts w:cs="Times New Roman"/>
          <w:i/>
          <w:iCs/>
        </w:rPr>
        <w:t>Advanced Science Letters</w:t>
      </w:r>
      <w:r w:rsidRPr="00141A07">
        <w:rPr>
          <w:rFonts w:cs="Times New Roman"/>
        </w:rPr>
        <w:t xml:space="preserve">, </w:t>
      </w:r>
      <w:r w:rsidRPr="00141A07">
        <w:rPr>
          <w:rFonts w:cs="Times New Roman"/>
          <w:i/>
          <w:iCs/>
        </w:rPr>
        <w:t>24</w:t>
      </w:r>
      <w:r w:rsidRPr="00141A07">
        <w:rPr>
          <w:rFonts w:cs="Times New Roman"/>
        </w:rPr>
        <w:t>, 1660–1665. https://doi.org/10.1166/asl.2018.11132</w:t>
      </w:r>
    </w:p>
    <w:p w14:paraId="42B44D33" w14:textId="77777777" w:rsidR="00141A07" w:rsidRPr="00141A07" w:rsidRDefault="00141A07" w:rsidP="00471572">
      <w:pPr>
        <w:pStyle w:val="Bibliography"/>
        <w:ind w:left="1008" w:hanging="1008"/>
        <w:rPr>
          <w:rFonts w:cs="Times New Roman"/>
        </w:rPr>
      </w:pPr>
      <w:r w:rsidRPr="00141A07">
        <w:rPr>
          <w:rFonts w:cs="Times New Roman"/>
        </w:rPr>
        <w:t xml:space="preserve">Bejo, S., Kumar, B., Banerjee, P., Jha, P., Singh, A., &amp; Dehury, M. (2023). </w:t>
      </w:r>
      <w:r w:rsidRPr="00141A07">
        <w:rPr>
          <w:rFonts w:cs="Times New Roman"/>
          <w:i/>
          <w:iCs/>
        </w:rPr>
        <w:t>Design, Analysis and Implementation of an Advanced Keylogger to Defend Cyber Threats</w:t>
      </w:r>
      <w:r w:rsidRPr="00141A07">
        <w:rPr>
          <w:rFonts w:cs="Times New Roman"/>
        </w:rPr>
        <w:t xml:space="preserve"> (p. 2274). https://doi.org/10.1109/ICACCS57279.2023.10112977</w:t>
      </w:r>
    </w:p>
    <w:p w14:paraId="1A027199" w14:textId="77777777" w:rsidR="00141A07" w:rsidRPr="00141A07" w:rsidRDefault="00141A07" w:rsidP="00471572">
      <w:pPr>
        <w:pStyle w:val="Bibliography"/>
        <w:ind w:left="1008" w:hanging="1008"/>
        <w:rPr>
          <w:rFonts w:cs="Times New Roman"/>
        </w:rPr>
      </w:pPr>
      <w:r w:rsidRPr="00141A07">
        <w:rPr>
          <w:rFonts w:cs="Times New Roman"/>
        </w:rPr>
        <w:t xml:space="preserve">Berglund, A., &amp; Grimheden, M. (2011). </w:t>
      </w:r>
      <w:r w:rsidRPr="00141A07">
        <w:rPr>
          <w:rFonts w:cs="Times New Roman"/>
          <w:i/>
          <w:iCs/>
        </w:rPr>
        <w:t>The Importance of Prototyping for Education in Product Innovation Engineering</w:t>
      </w:r>
      <w:r w:rsidRPr="00141A07">
        <w:rPr>
          <w:rFonts w:cs="Times New Roman"/>
        </w:rPr>
        <w:t>.</w:t>
      </w:r>
    </w:p>
    <w:p w14:paraId="6ACCCCC7" w14:textId="77777777" w:rsidR="00141A07" w:rsidRPr="00141A07" w:rsidRDefault="00141A07" w:rsidP="00471572">
      <w:pPr>
        <w:pStyle w:val="Bibliography"/>
        <w:ind w:left="1008" w:hanging="1008"/>
        <w:rPr>
          <w:rFonts w:cs="Times New Roman"/>
        </w:rPr>
      </w:pPr>
      <w:r w:rsidRPr="00141A07">
        <w:rPr>
          <w:rFonts w:cs="Times New Roman"/>
        </w:rPr>
        <w:t xml:space="preserve">Berglund, A., &amp; Leifer, L. (2013). Why we Prototype! An International Comparison of the Linkage between Embedded Knowledge and Objective Learning. </w:t>
      </w:r>
      <w:r w:rsidRPr="00141A07">
        <w:rPr>
          <w:rFonts w:cs="Times New Roman"/>
          <w:i/>
          <w:iCs/>
        </w:rPr>
        <w:t>Engineering Education</w:t>
      </w:r>
      <w:r w:rsidRPr="00141A07">
        <w:rPr>
          <w:rFonts w:cs="Times New Roman"/>
        </w:rPr>
        <w:t xml:space="preserve">, </w:t>
      </w:r>
      <w:r w:rsidRPr="00141A07">
        <w:rPr>
          <w:rFonts w:cs="Times New Roman"/>
          <w:i/>
          <w:iCs/>
        </w:rPr>
        <w:t>8</w:t>
      </w:r>
      <w:r w:rsidRPr="00141A07">
        <w:rPr>
          <w:rFonts w:cs="Times New Roman"/>
        </w:rPr>
        <w:t>, 2–15. https://doi.org/10.11120/ened.2013.00004</w:t>
      </w:r>
    </w:p>
    <w:p w14:paraId="4DD8D219" w14:textId="77777777" w:rsidR="00141A07" w:rsidRPr="00141A07" w:rsidRDefault="00141A07" w:rsidP="00471572">
      <w:pPr>
        <w:pStyle w:val="Bibliography"/>
        <w:ind w:left="1008" w:hanging="1008"/>
        <w:rPr>
          <w:rFonts w:cs="Times New Roman"/>
        </w:rPr>
      </w:pPr>
      <w:r w:rsidRPr="00141A07">
        <w:rPr>
          <w:rFonts w:cs="Times New Roman"/>
        </w:rPr>
        <w:t xml:space="preserve">Bhardwaj, A., &amp; Goundar, S. (2020). Keyloggers: Silent cyber security weapons. </w:t>
      </w:r>
      <w:r w:rsidRPr="00141A07">
        <w:rPr>
          <w:rFonts w:cs="Times New Roman"/>
          <w:i/>
          <w:iCs/>
        </w:rPr>
        <w:t>Network Security</w:t>
      </w:r>
      <w:r w:rsidRPr="00141A07">
        <w:rPr>
          <w:rFonts w:cs="Times New Roman"/>
        </w:rPr>
        <w:t xml:space="preserve">, </w:t>
      </w:r>
      <w:r w:rsidRPr="00141A07">
        <w:rPr>
          <w:rFonts w:cs="Times New Roman"/>
          <w:i/>
          <w:iCs/>
        </w:rPr>
        <w:t>2020</w:t>
      </w:r>
      <w:r w:rsidRPr="00141A07">
        <w:rPr>
          <w:rFonts w:cs="Times New Roman"/>
        </w:rPr>
        <w:t>, 14–19. https://doi.org/10.1016/S1353-4858(20)30021-0</w:t>
      </w:r>
    </w:p>
    <w:p w14:paraId="1200E0D4" w14:textId="77777777" w:rsidR="00141A07" w:rsidRPr="00141A07" w:rsidRDefault="00141A07" w:rsidP="00471572">
      <w:pPr>
        <w:pStyle w:val="Bibliography"/>
        <w:ind w:left="1008" w:hanging="1008"/>
        <w:rPr>
          <w:rFonts w:cs="Times New Roman"/>
        </w:rPr>
      </w:pPr>
      <w:r w:rsidRPr="00141A07">
        <w:rPr>
          <w:rFonts w:cs="Times New Roman"/>
        </w:rPr>
        <w:t xml:space="preserve">Das, S., Liu, Y., Zhang, W., &amp; Chandramohan, M. (2016). Semantics-Based Online Malware Detection: Towards Efficient Real-Time Protection Against Malware. </w:t>
      </w:r>
      <w:r w:rsidRPr="00141A07">
        <w:rPr>
          <w:rFonts w:cs="Times New Roman"/>
          <w:i/>
          <w:iCs/>
        </w:rPr>
        <w:t>IEEE Transactions on Information Forensics and Security</w:t>
      </w:r>
      <w:r w:rsidRPr="00141A07">
        <w:rPr>
          <w:rFonts w:cs="Times New Roman"/>
        </w:rPr>
        <w:t xml:space="preserve">, </w:t>
      </w:r>
      <w:r w:rsidRPr="00141A07">
        <w:rPr>
          <w:rFonts w:cs="Times New Roman"/>
          <w:i/>
          <w:iCs/>
        </w:rPr>
        <w:t>11</w:t>
      </w:r>
      <w:r w:rsidRPr="00141A07">
        <w:rPr>
          <w:rFonts w:cs="Times New Roman"/>
        </w:rPr>
        <w:t>(2), 289–302. https://doi.org/10.1109/TIFS.2015.2491300</w:t>
      </w:r>
    </w:p>
    <w:p w14:paraId="46BDCD07" w14:textId="77777777" w:rsidR="00141A07" w:rsidRPr="00141A07" w:rsidRDefault="00141A07" w:rsidP="00471572">
      <w:pPr>
        <w:pStyle w:val="Bibliography"/>
        <w:ind w:left="1008" w:hanging="1008"/>
        <w:rPr>
          <w:rFonts w:cs="Times New Roman"/>
        </w:rPr>
      </w:pPr>
      <w:r w:rsidRPr="00141A07">
        <w:rPr>
          <w:rFonts w:cs="Times New Roman"/>
        </w:rPr>
        <w:t xml:space="preserve">Elelegwu, D., Chen, L., Ji, Y., &amp; Kim, J. (2024). A Novel Approach to Detecting and Mitigating Keyloggers. </w:t>
      </w:r>
      <w:r w:rsidRPr="00141A07">
        <w:rPr>
          <w:rFonts w:cs="Times New Roman"/>
          <w:i/>
          <w:iCs/>
        </w:rPr>
        <w:t>SoutheastCon 2024</w:t>
      </w:r>
      <w:r w:rsidRPr="00141A07">
        <w:rPr>
          <w:rFonts w:cs="Times New Roman"/>
        </w:rPr>
        <w:t>, 1583–1590. https://doi.org/10.1109/SoutheastCon52093.2024.10500122</w:t>
      </w:r>
    </w:p>
    <w:p w14:paraId="7A6F5F3B" w14:textId="77777777" w:rsidR="00141A07" w:rsidRPr="00141A07" w:rsidRDefault="00141A07" w:rsidP="00471572">
      <w:pPr>
        <w:pStyle w:val="Bibliography"/>
        <w:ind w:left="1008" w:hanging="1008"/>
        <w:rPr>
          <w:rFonts w:cs="Times New Roman"/>
        </w:rPr>
      </w:pPr>
      <w:r w:rsidRPr="00141A07">
        <w:rPr>
          <w:rFonts w:cs="Times New Roman"/>
        </w:rPr>
        <w:t xml:space="preserve">Ifinedo, P., Vachon, F., &amp; Ayanso, A. (2024). Reducing data privacy breaches: An empirical study of relevant antecedents and an outcome. </w:t>
      </w:r>
      <w:r w:rsidRPr="00141A07">
        <w:rPr>
          <w:rFonts w:cs="Times New Roman"/>
          <w:i/>
          <w:iCs/>
        </w:rPr>
        <w:t>Information Technology and People</w:t>
      </w:r>
      <w:r w:rsidRPr="00141A07">
        <w:rPr>
          <w:rFonts w:cs="Times New Roman"/>
        </w:rPr>
        <w:t>. https://doi.org/10.1108/ITP-07-2022-</w:t>
      </w:r>
    </w:p>
    <w:p w14:paraId="1DA54489" w14:textId="77777777" w:rsidR="00141A07" w:rsidRPr="00141A07" w:rsidRDefault="00141A07" w:rsidP="00471572">
      <w:pPr>
        <w:pStyle w:val="Bibliography"/>
        <w:ind w:left="1008" w:hanging="1008"/>
        <w:rPr>
          <w:rFonts w:cs="Times New Roman"/>
        </w:rPr>
      </w:pPr>
      <w:r w:rsidRPr="00141A07">
        <w:rPr>
          <w:rFonts w:cs="Times New Roman"/>
        </w:rPr>
        <w:lastRenderedPageBreak/>
        <w:t xml:space="preserve">IxDF, I. D. F.-. (2019). </w:t>
      </w:r>
      <w:r w:rsidRPr="00141A07">
        <w:rPr>
          <w:rFonts w:cs="Times New Roman"/>
          <w:i/>
          <w:iCs/>
        </w:rPr>
        <w:t>What is Prototyping?</w:t>
      </w:r>
      <w:r w:rsidRPr="00141A07">
        <w:rPr>
          <w:rFonts w:cs="Times New Roman"/>
        </w:rPr>
        <w:t xml:space="preserve"> [Web Page]. https://www.interaction-design.org/literature/topics/prototyping</w:t>
      </w:r>
    </w:p>
    <w:p w14:paraId="6842F709" w14:textId="77777777" w:rsidR="00141A07" w:rsidRPr="00141A07" w:rsidRDefault="00141A07" w:rsidP="00471572">
      <w:pPr>
        <w:pStyle w:val="Bibliography"/>
        <w:ind w:left="1008" w:hanging="1008"/>
        <w:rPr>
          <w:rFonts w:cs="Times New Roman"/>
        </w:rPr>
      </w:pPr>
      <w:r w:rsidRPr="00141A07">
        <w:rPr>
          <w:rFonts w:cs="Times New Roman"/>
        </w:rPr>
        <w:t xml:space="preserve">Jones, T. S., &amp; Richey, R. C. (2000). Rapid prototyping methodology in action: A developmental study. </w:t>
      </w:r>
      <w:r w:rsidRPr="00141A07">
        <w:rPr>
          <w:rFonts w:cs="Times New Roman"/>
          <w:i/>
          <w:iCs/>
        </w:rPr>
        <w:t>Educational Technology Research and Development</w:t>
      </w:r>
      <w:r w:rsidRPr="00141A07">
        <w:rPr>
          <w:rFonts w:cs="Times New Roman"/>
        </w:rPr>
        <w:t xml:space="preserve">, </w:t>
      </w:r>
      <w:r w:rsidRPr="00141A07">
        <w:rPr>
          <w:rFonts w:cs="Times New Roman"/>
          <w:i/>
          <w:iCs/>
        </w:rPr>
        <w:t>48</w:t>
      </w:r>
      <w:r w:rsidRPr="00141A07">
        <w:rPr>
          <w:rFonts w:cs="Times New Roman"/>
        </w:rPr>
        <w:t>(2), 63–80. https://doi.org/10.1007/BF02313401</w:t>
      </w:r>
    </w:p>
    <w:p w14:paraId="6C0C081B" w14:textId="77777777" w:rsidR="00141A07" w:rsidRPr="00141A07" w:rsidRDefault="00141A07" w:rsidP="00471572">
      <w:pPr>
        <w:pStyle w:val="Bibliography"/>
        <w:ind w:left="1008" w:hanging="1008"/>
        <w:rPr>
          <w:rFonts w:cs="Times New Roman"/>
        </w:rPr>
      </w:pPr>
      <w:r w:rsidRPr="00141A07">
        <w:rPr>
          <w:rFonts w:cs="Times New Roman"/>
        </w:rPr>
        <w:t xml:space="preserve">Joy, J., Rajaram, V., Aditya, A. R., &amp; Pandimurugan, V. (2023). Developing Advanced Software Keylogger using Python and Creating Awareness of their Functionalities. </w:t>
      </w:r>
      <w:r w:rsidRPr="00141A07">
        <w:rPr>
          <w:rFonts w:cs="Times New Roman"/>
          <w:i/>
          <w:iCs/>
        </w:rPr>
        <w:t>2023 2nd International Conference on Automation, Computing and Renewable Systems (ICACRS)</w:t>
      </w:r>
      <w:r w:rsidRPr="00141A07">
        <w:rPr>
          <w:rFonts w:cs="Times New Roman"/>
        </w:rPr>
        <w:t>, 1551–1557. https://doi.org/10.1109/ICACRS58579.2023.10404996</w:t>
      </w:r>
    </w:p>
    <w:p w14:paraId="249FECF8" w14:textId="77777777" w:rsidR="00141A07" w:rsidRPr="00141A07" w:rsidRDefault="00141A07" w:rsidP="00471572">
      <w:pPr>
        <w:pStyle w:val="Bibliography"/>
        <w:ind w:left="1008" w:hanging="1008"/>
        <w:rPr>
          <w:rFonts w:cs="Times New Roman"/>
        </w:rPr>
      </w:pPr>
      <w:r w:rsidRPr="00141A07">
        <w:rPr>
          <w:rFonts w:cs="Times New Roman"/>
        </w:rPr>
        <w:t xml:space="preserve">Kapare, R., Gawade, A., Kamble, A., &amp; Tembhurnikar, P. (2024). </w:t>
      </w:r>
      <w:r w:rsidRPr="00141A07">
        <w:rPr>
          <w:rFonts w:cs="Times New Roman"/>
          <w:i/>
          <w:iCs/>
        </w:rPr>
        <w:t>Enhancing Digital Security With The Advanced Keylogger Project</w:t>
      </w:r>
      <w:r w:rsidRPr="00141A07">
        <w:rPr>
          <w:rFonts w:cs="Times New Roman"/>
        </w:rPr>
        <w:t xml:space="preserve">. </w:t>
      </w:r>
      <w:r w:rsidRPr="00141A07">
        <w:rPr>
          <w:rFonts w:cs="Times New Roman"/>
          <w:i/>
          <w:iCs/>
        </w:rPr>
        <w:t>12</w:t>
      </w:r>
      <w:r w:rsidRPr="00141A07">
        <w:rPr>
          <w:rFonts w:cs="Times New Roman"/>
        </w:rPr>
        <w:t>(3), j617–j624.</w:t>
      </w:r>
    </w:p>
    <w:p w14:paraId="2652B4FF" w14:textId="77777777" w:rsidR="00141A07" w:rsidRPr="00141A07" w:rsidRDefault="00141A07" w:rsidP="00471572">
      <w:pPr>
        <w:pStyle w:val="Bibliography"/>
        <w:ind w:left="1008" w:hanging="1008"/>
        <w:rPr>
          <w:rFonts w:cs="Times New Roman"/>
        </w:rPr>
      </w:pPr>
      <w:r w:rsidRPr="00141A07">
        <w:rPr>
          <w:rFonts w:cs="Times New Roman"/>
        </w:rPr>
        <w:t xml:space="preserve">Laborde, P., Costiou, S., Le Pors, É., &amp; Plantec, A. (2020, December). </w:t>
      </w:r>
      <w:r w:rsidRPr="00141A07">
        <w:rPr>
          <w:rFonts w:cs="Times New Roman"/>
          <w:i/>
          <w:iCs/>
        </w:rPr>
        <w:t>15 years of reuse experience in evolutionary prototyping for the defense industry</w:t>
      </w:r>
      <w:r w:rsidRPr="00141A07">
        <w:rPr>
          <w:rFonts w:cs="Times New Roman"/>
        </w:rPr>
        <w:t>. International Conference on Software and Systems Reuse, Hammamet, Tunisia. ffhal-02966691f.</w:t>
      </w:r>
    </w:p>
    <w:p w14:paraId="4DF65861" w14:textId="77777777" w:rsidR="00141A07" w:rsidRPr="00141A07" w:rsidRDefault="00141A07" w:rsidP="00471572">
      <w:pPr>
        <w:pStyle w:val="Bibliography"/>
        <w:ind w:left="1008" w:hanging="1008"/>
        <w:rPr>
          <w:rFonts w:cs="Times New Roman"/>
        </w:rPr>
      </w:pPr>
      <w:r w:rsidRPr="00141A07">
        <w:rPr>
          <w:rFonts w:cs="Times New Roman"/>
        </w:rPr>
        <w:t xml:space="preserve">Mbanaso, U., &amp; Dandaura, P. (2015). The Cyberspace: Redefining A New World. </w:t>
      </w:r>
      <w:r w:rsidRPr="00141A07">
        <w:rPr>
          <w:rFonts w:cs="Times New Roman"/>
          <w:i/>
          <w:iCs/>
        </w:rPr>
        <w:t>Journal of Computer Engineering (IOSR-JCE</w:t>
      </w:r>
      <w:r w:rsidRPr="00141A07">
        <w:rPr>
          <w:rFonts w:cs="Times New Roman"/>
        </w:rPr>
        <w:t xml:space="preserve">, </w:t>
      </w:r>
      <w:r w:rsidRPr="00141A07">
        <w:rPr>
          <w:rFonts w:cs="Times New Roman"/>
          <w:i/>
          <w:iCs/>
        </w:rPr>
        <w:t>17</w:t>
      </w:r>
      <w:r w:rsidRPr="00141A07">
        <w:rPr>
          <w:rFonts w:cs="Times New Roman"/>
        </w:rPr>
        <w:t>, 2278–2661. https://doi.org/10.9790/0661-17361724</w:t>
      </w:r>
    </w:p>
    <w:p w14:paraId="7EA94E7C" w14:textId="77777777" w:rsidR="00141A07" w:rsidRPr="00141A07" w:rsidRDefault="00141A07" w:rsidP="00471572">
      <w:pPr>
        <w:pStyle w:val="Bibliography"/>
        <w:ind w:left="1008" w:hanging="1008"/>
        <w:rPr>
          <w:rFonts w:cs="Times New Roman"/>
        </w:rPr>
      </w:pPr>
      <w:r w:rsidRPr="00141A07">
        <w:rPr>
          <w:rFonts w:cs="Times New Roman"/>
        </w:rPr>
        <w:t xml:space="preserve">Nafish, A., &amp; Rengarajan, A. (2024). The Effects of Technology evolution on Cybercrime. </w:t>
      </w:r>
      <w:r w:rsidRPr="00141A07">
        <w:rPr>
          <w:rFonts w:cs="Times New Roman"/>
          <w:i/>
          <w:iCs/>
        </w:rPr>
        <w:t>International Journal of Innovative Research in Computer and Communication Engineering</w:t>
      </w:r>
      <w:r w:rsidRPr="00141A07">
        <w:rPr>
          <w:rFonts w:cs="Times New Roman"/>
        </w:rPr>
        <w:t xml:space="preserve">, </w:t>
      </w:r>
      <w:r w:rsidRPr="00141A07">
        <w:rPr>
          <w:rFonts w:cs="Times New Roman"/>
          <w:i/>
          <w:iCs/>
        </w:rPr>
        <w:t>12</w:t>
      </w:r>
      <w:r w:rsidRPr="00141A07">
        <w:rPr>
          <w:rFonts w:cs="Times New Roman"/>
        </w:rPr>
        <w:t>(02), 1060–1066. https://doi.org/10.15680/IJIRCCE.2024.1202056</w:t>
      </w:r>
    </w:p>
    <w:p w14:paraId="4034F5AA" w14:textId="77777777" w:rsidR="00141A07" w:rsidRPr="00141A07" w:rsidRDefault="00141A07" w:rsidP="00471572">
      <w:pPr>
        <w:pStyle w:val="Bibliography"/>
        <w:ind w:left="1008" w:hanging="1008"/>
        <w:rPr>
          <w:rFonts w:cs="Times New Roman"/>
        </w:rPr>
      </w:pPr>
      <w:r w:rsidRPr="00141A07">
        <w:rPr>
          <w:rFonts w:cs="Times New Roman"/>
        </w:rPr>
        <w:t xml:space="preserve">Nagathota, J., Kethar, J., &amp; Gochhayat, Ph.D., S. P. (2023). Effects of Technology and Cybercrimes on Business and Social Media. </w:t>
      </w:r>
      <w:r w:rsidRPr="00141A07">
        <w:rPr>
          <w:rFonts w:cs="Times New Roman"/>
          <w:i/>
          <w:iCs/>
        </w:rPr>
        <w:t>Journal of Student Research</w:t>
      </w:r>
      <w:r w:rsidRPr="00141A07">
        <w:rPr>
          <w:rFonts w:cs="Times New Roman"/>
        </w:rPr>
        <w:t xml:space="preserve">, </w:t>
      </w:r>
      <w:r w:rsidRPr="00141A07">
        <w:rPr>
          <w:rFonts w:cs="Times New Roman"/>
          <w:i/>
          <w:iCs/>
        </w:rPr>
        <w:t>12</w:t>
      </w:r>
      <w:r w:rsidRPr="00141A07">
        <w:rPr>
          <w:rFonts w:cs="Times New Roman"/>
        </w:rPr>
        <w:t>(4). https://doi.org/10.47611/jsr.v12i4.2284</w:t>
      </w:r>
    </w:p>
    <w:p w14:paraId="4AC15618" w14:textId="77777777" w:rsidR="00141A07" w:rsidRPr="00141A07" w:rsidRDefault="00141A07" w:rsidP="00471572">
      <w:pPr>
        <w:pStyle w:val="Bibliography"/>
        <w:ind w:left="1008" w:hanging="1008"/>
        <w:rPr>
          <w:rFonts w:cs="Times New Roman"/>
        </w:rPr>
      </w:pPr>
      <w:r w:rsidRPr="00141A07">
        <w:rPr>
          <w:rFonts w:cs="Times New Roman"/>
        </w:rPr>
        <w:t xml:space="preserve">Navarro, J., Naudon, E., &amp; Oliveira, D. (2012). Bridging the Semantic Gap to Mitigate Kernel-Level Keyloggers. </w:t>
      </w:r>
      <w:r w:rsidRPr="00141A07">
        <w:rPr>
          <w:rFonts w:cs="Times New Roman"/>
          <w:i/>
          <w:iCs/>
        </w:rPr>
        <w:t>2012 IEEE Symposium on Security and Privacy Workshops</w:t>
      </w:r>
      <w:r w:rsidRPr="00141A07">
        <w:rPr>
          <w:rFonts w:cs="Times New Roman"/>
        </w:rPr>
        <w:t>, 97–103. https://doi.org/10.1109/SPW.2012.22</w:t>
      </w:r>
    </w:p>
    <w:p w14:paraId="7610C0AA" w14:textId="77777777" w:rsidR="00141A07" w:rsidRPr="00141A07" w:rsidRDefault="00141A07" w:rsidP="00471572">
      <w:pPr>
        <w:pStyle w:val="Bibliography"/>
        <w:ind w:left="1008" w:hanging="1008"/>
        <w:rPr>
          <w:rFonts w:cs="Times New Roman"/>
        </w:rPr>
      </w:pPr>
      <w:r w:rsidRPr="00141A07">
        <w:rPr>
          <w:rFonts w:cs="Times New Roman"/>
        </w:rPr>
        <w:t xml:space="preserve">Nordin, A., Rusmi, A., Mutalib, M., Suhaizad, F., Burhanudin, R., &amp; Khamis, N. (2018). Development of Requirements Pattern Repository: Towards Supporting Requirements </w:t>
      </w:r>
      <w:r w:rsidRPr="00141A07">
        <w:rPr>
          <w:rFonts w:cs="Times New Roman"/>
        </w:rPr>
        <w:lastRenderedPageBreak/>
        <w:t xml:space="preserve">Reuse. </w:t>
      </w:r>
      <w:r w:rsidRPr="00141A07">
        <w:rPr>
          <w:rFonts w:cs="Times New Roman"/>
          <w:i/>
          <w:iCs/>
        </w:rPr>
        <w:t>Advanced Science Letters</w:t>
      </w:r>
      <w:r w:rsidRPr="00141A07">
        <w:rPr>
          <w:rFonts w:cs="Times New Roman"/>
        </w:rPr>
        <w:t xml:space="preserve">, </w:t>
      </w:r>
      <w:r w:rsidRPr="00141A07">
        <w:rPr>
          <w:rFonts w:cs="Times New Roman"/>
          <w:i/>
          <w:iCs/>
        </w:rPr>
        <w:t>24</w:t>
      </w:r>
      <w:r w:rsidRPr="00141A07">
        <w:rPr>
          <w:rFonts w:cs="Times New Roman"/>
        </w:rPr>
        <w:t>, 1847–1851. https://doi.org/10.1166/asl.2018.11174</w:t>
      </w:r>
    </w:p>
    <w:p w14:paraId="7BBC33D0" w14:textId="77777777" w:rsidR="00141A07" w:rsidRPr="00141A07" w:rsidRDefault="00141A07" w:rsidP="00471572">
      <w:pPr>
        <w:pStyle w:val="Bibliography"/>
        <w:ind w:left="1008" w:hanging="1008"/>
        <w:rPr>
          <w:rFonts w:cs="Times New Roman"/>
        </w:rPr>
      </w:pPr>
      <w:r w:rsidRPr="00141A07">
        <w:rPr>
          <w:rFonts w:cs="Times New Roman"/>
        </w:rPr>
        <w:t xml:space="preserve">Olzak, T. (2008). </w:t>
      </w:r>
      <w:r w:rsidRPr="00141A07">
        <w:rPr>
          <w:rFonts w:cs="Times New Roman"/>
          <w:i/>
          <w:iCs/>
        </w:rPr>
        <w:t>Keystroke logging (keylogging)</w:t>
      </w:r>
      <w:r w:rsidRPr="00141A07">
        <w:rPr>
          <w:rFonts w:cs="Times New Roman"/>
        </w:rPr>
        <w:t>.</w:t>
      </w:r>
    </w:p>
    <w:p w14:paraId="7E1CAEB7" w14:textId="77777777" w:rsidR="00141A07" w:rsidRPr="00141A07" w:rsidRDefault="00141A07" w:rsidP="00471572">
      <w:pPr>
        <w:pStyle w:val="Bibliography"/>
        <w:ind w:left="1008" w:hanging="1008"/>
        <w:rPr>
          <w:rFonts w:cs="Times New Roman"/>
        </w:rPr>
      </w:pPr>
      <w:r w:rsidRPr="00141A07">
        <w:rPr>
          <w:rFonts w:cs="Times New Roman"/>
        </w:rPr>
        <w:t xml:space="preserve">Santoki, H. P. (2014). </w:t>
      </w:r>
      <w:r w:rsidRPr="00141A07">
        <w:rPr>
          <w:rFonts w:cs="Times New Roman"/>
          <w:i/>
          <w:iCs/>
        </w:rPr>
        <w:t>Design and Implementation of Detection of Key Logger</w:t>
      </w:r>
      <w:r w:rsidRPr="00141A07">
        <w:rPr>
          <w:rFonts w:cs="Times New Roman"/>
        </w:rPr>
        <w:t xml:space="preserve">. </w:t>
      </w:r>
      <w:r w:rsidRPr="00141A07">
        <w:rPr>
          <w:rFonts w:cs="Times New Roman"/>
          <w:i/>
          <w:iCs/>
        </w:rPr>
        <w:t>2</w:t>
      </w:r>
      <w:r w:rsidRPr="00141A07">
        <w:rPr>
          <w:rFonts w:cs="Times New Roman"/>
        </w:rPr>
        <w:t>(2), 1999–2017.</w:t>
      </w:r>
    </w:p>
    <w:p w14:paraId="2D67A1EF" w14:textId="77777777" w:rsidR="00141A07" w:rsidRPr="00141A07" w:rsidRDefault="00141A07" w:rsidP="00471572">
      <w:pPr>
        <w:pStyle w:val="Bibliography"/>
        <w:ind w:left="1008" w:hanging="1008"/>
        <w:rPr>
          <w:rFonts w:cs="Times New Roman"/>
        </w:rPr>
      </w:pPr>
      <w:r w:rsidRPr="00141A07">
        <w:rPr>
          <w:rFonts w:cs="Times New Roman"/>
        </w:rPr>
        <w:t xml:space="preserve">Shao, P. E., &amp; Dida, M. A. (2020). The Implementation of an Enhanced EFD System with an Embedded Tax Evasion Detection Features: A Case of Tanzania. </w:t>
      </w:r>
      <w:r w:rsidRPr="00141A07">
        <w:rPr>
          <w:rFonts w:cs="Times New Roman"/>
          <w:i/>
          <w:iCs/>
        </w:rPr>
        <w:t>Journal of Information Systems Engineering and Management</w:t>
      </w:r>
      <w:r w:rsidRPr="00141A07">
        <w:rPr>
          <w:rFonts w:cs="Times New Roman"/>
        </w:rPr>
        <w:t xml:space="preserve">, </w:t>
      </w:r>
      <w:r w:rsidRPr="00141A07">
        <w:rPr>
          <w:rFonts w:cs="Times New Roman"/>
          <w:i/>
          <w:iCs/>
        </w:rPr>
        <w:t>5</w:t>
      </w:r>
      <w:r w:rsidRPr="00141A07">
        <w:rPr>
          <w:rFonts w:cs="Times New Roman"/>
        </w:rPr>
        <w:t>(1). https://doi.org/10.29333/jisem/7824</w:t>
      </w:r>
    </w:p>
    <w:p w14:paraId="7BBC269C" w14:textId="77777777" w:rsidR="00141A07" w:rsidRPr="00141A07" w:rsidRDefault="00141A07" w:rsidP="00471572">
      <w:pPr>
        <w:pStyle w:val="Bibliography"/>
        <w:ind w:left="1008" w:hanging="1008"/>
        <w:rPr>
          <w:rFonts w:cs="Times New Roman"/>
        </w:rPr>
      </w:pPr>
      <w:r w:rsidRPr="00141A07">
        <w:rPr>
          <w:rFonts w:cs="Times New Roman"/>
        </w:rPr>
        <w:t xml:space="preserve">Shirke, A., Pawar, R., Bivalkar, M., Waghela, H., &amp; Shah, Z. (2023). Advance Keylogger – Capturing Keystrokes. </w:t>
      </w:r>
      <w:r w:rsidRPr="00141A07">
        <w:rPr>
          <w:rFonts w:cs="Times New Roman"/>
          <w:i/>
          <w:iCs/>
        </w:rPr>
        <w:t>2023 6th International Conference on Advances in Science and Technology (ICAST)</w:t>
      </w:r>
      <w:r w:rsidRPr="00141A07">
        <w:rPr>
          <w:rFonts w:cs="Times New Roman"/>
        </w:rPr>
        <w:t>, 250–255. https://doi.org/10.1109/ICAST59062.2023.10455057</w:t>
      </w:r>
    </w:p>
    <w:p w14:paraId="7C22383D" w14:textId="77777777" w:rsidR="00141A07" w:rsidRPr="00141A07" w:rsidRDefault="00141A07" w:rsidP="00471572">
      <w:pPr>
        <w:pStyle w:val="Bibliography"/>
        <w:ind w:left="1008" w:hanging="1008"/>
        <w:rPr>
          <w:rFonts w:cs="Times New Roman"/>
        </w:rPr>
      </w:pPr>
      <w:r w:rsidRPr="00141A07">
        <w:rPr>
          <w:rFonts w:cs="Times New Roman"/>
        </w:rPr>
        <w:t xml:space="preserve">Susanto, A., &amp; Meiryani. (2019). System Development Method with The Prototype Method. </w:t>
      </w:r>
      <w:r w:rsidRPr="00141A07">
        <w:rPr>
          <w:rFonts w:cs="Times New Roman"/>
          <w:i/>
          <w:iCs/>
        </w:rPr>
        <w:t>International Journal of Scientific &amp; Technology Research</w:t>
      </w:r>
      <w:r w:rsidRPr="00141A07">
        <w:rPr>
          <w:rFonts w:cs="Times New Roman"/>
        </w:rPr>
        <w:t xml:space="preserve">, </w:t>
      </w:r>
      <w:r w:rsidRPr="00141A07">
        <w:rPr>
          <w:rFonts w:cs="Times New Roman"/>
          <w:i/>
          <w:iCs/>
        </w:rPr>
        <w:t>8</w:t>
      </w:r>
      <w:r w:rsidRPr="00141A07">
        <w:rPr>
          <w:rFonts w:cs="Times New Roman"/>
        </w:rPr>
        <w:t>(07), 141–144.</w:t>
      </w:r>
    </w:p>
    <w:p w14:paraId="47D468E2" w14:textId="77777777" w:rsidR="00141A07" w:rsidRPr="00141A07" w:rsidRDefault="00141A07" w:rsidP="00471572">
      <w:pPr>
        <w:pStyle w:val="Bibliography"/>
        <w:ind w:left="1008" w:hanging="1008"/>
        <w:rPr>
          <w:rFonts w:cs="Times New Roman"/>
        </w:rPr>
      </w:pPr>
      <w:r w:rsidRPr="00141A07">
        <w:rPr>
          <w:rFonts w:cs="Times New Roman"/>
        </w:rPr>
        <w:t xml:space="preserve">Zant, R. (2005). Hands-on prototyping in system analysis and design. </w:t>
      </w:r>
      <w:r w:rsidRPr="00141A07">
        <w:rPr>
          <w:rFonts w:cs="Times New Roman"/>
          <w:i/>
          <w:iCs/>
        </w:rPr>
        <w:t>Issues in Information Systems</w:t>
      </w:r>
      <w:r w:rsidRPr="00141A07">
        <w:rPr>
          <w:rFonts w:cs="Times New Roman"/>
        </w:rPr>
        <w:t xml:space="preserve">, </w:t>
      </w:r>
      <w:r w:rsidRPr="00141A07">
        <w:rPr>
          <w:rFonts w:cs="Times New Roman"/>
          <w:i/>
          <w:iCs/>
        </w:rPr>
        <w:t>6</w:t>
      </w:r>
      <w:r w:rsidRPr="00141A07">
        <w:rPr>
          <w:rFonts w:cs="Times New Roman"/>
        </w:rPr>
        <w:t>.</w:t>
      </w:r>
    </w:p>
    <w:p w14:paraId="6AB4251E" w14:textId="2FE84697" w:rsidR="00015005" w:rsidRPr="00DC3CF3" w:rsidRDefault="00141A07" w:rsidP="00471572">
      <w:pPr>
        <w:ind w:left="1008" w:hanging="1008"/>
      </w:pPr>
      <w:r>
        <w:fldChar w:fldCharType="end"/>
      </w:r>
    </w:p>
    <w:p w14:paraId="6A3075FB" w14:textId="1BF67F07" w:rsidR="00FD7689" w:rsidRDefault="00322477" w:rsidP="00322477">
      <w:pPr>
        <w:tabs>
          <w:tab w:val="left" w:pos="1335"/>
        </w:tabs>
      </w:pPr>
      <w:r>
        <w:tab/>
      </w:r>
    </w:p>
    <w:p w14:paraId="5A73E80A" w14:textId="77777777" w:rsidR="00FD7689" w:rsidRDefault="00FD7689">
      <w:pPr>
        <w:spacing w:line="259" w:lineRule="auto"/>
        <w:jc w:val="left"/>
      </w:pPr>
      <w:r>
        <w:br w:type="page"/>
      </w:r>
    </w:p>
    <w:p w14:paraId="2B594D48" w14:textId="123DCB5C" w:rsidR="00C72B7A" w:rsidRDefault="00FD7689" w:rsidP="00935B77">
      <w:pPr>
        <w:pStyle w:val="uchiha"/>
      </w:pPr>
      <w:bookmarkStart w:id="104" w:name="_Toc167188307"/>
      <w:r>
        <w:lastRenderedPageBreak/>
        <w:t>App</w:t>
      </w:r>
      <w:r w:rsidR="00417945">
        <w:t>endices</w:t>
      </w:r>
      <w:bookmarkEnd w:id="104"/>
    </w:p>
    <w:p w14:paraId="77A30243" w14:textId="726FF26A" w:rsidR="00E83892" w:rsidRDefault="00903EFA" w:rsidP="005309B3">
      <w:pPr>
        <w:pStyle w:val="Appendix"/>
      </w:pPr>
      <w:r>
        <w:t xml:space="preserve"> </w:t>
      </w:r>
      <w:bookmarkStart w:id="105" w:name="_Toc167188308"/>
      <w:r>
        <w:t>Gannt Chart</w:t>
      </w:r>
      <w:bookmarkEnd w:id="105"/>
    </w:p>
    <w:p w14:paraId="4F9DCA3D" w14:textId="38D228B8" w:rsidR="00903EFA" w:rsidRPr="00903EFA" w:rsidRDefault="00903EFA" w:rsidP="00903EFA">
      <w:pPr>
        <w:spacing w:before="100" w:beforeAutospacing="1" w:after="100" w:afterAutospacing="1" w:line="240" w:lineRule="auto"/>
        <w:jc w:val="left"/>
        <w:rPr>
          <w:rFonts w:eastAsia="Times New Roman" w:cs="Times New Roman"/>
          <w:kern w:val="0"/>
          <w:szCs w:val="24"/>
          <w14:ligatures w14:val="none"/>
        </w:rPr>
      </w:pPr>
      <w:r w:rsidRPr="00903EFA">
        <w:rPr>
          <w:rFonts w:eastAsia="Times New Roman" w:cs="Times New Roman"/>
          <w:noProof/>
          <w:kern w:val="0"/>
          <w:szCs w:val="24"/>
          <w14:ligatures w14:val="none"/>
        </w:rPr>
        <w:drawing>
          <wp:inline distT="0" distB="0" distL="0" distR="0" wp14:anchorId="4986B36A" wp14:editId="2A51C8A5">
            <wp:extent cx="5943600" cy="2838203"/>
            <wp:effectExtent l="0" t="0" r="0" b="635"/>
            <wp:docPr id="857951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50562" cy="2841527"/>
                    </a:xfrm>
                    <a:prstGeom prst="rect">
                      <a:avLst/>
                    </a:prstGeom>
                    <a:noFill/>
                    <a:ln>
                      <a:noFill/>
                    </a:ln>
                  </pic:spPr>
                </pic:pic>
              </a:graphicData>
            </a:graphic>
          </wp:inline>
        </w:drawing>
      </w:r>
    </w:p>
    <w:p w14:paraId="732CB9A8" w14:textId="6967B868" w:rsidR="00CD7BB7" w:rsidRDefault="00CD7BB7" w:rsidP="00322477">
      <w:pPr>
        <w:tabs>
          <w:tab w:val="left" w:pos="1335"/>
        </w:tabs>
      </w:pPr>
    </w:p>
    <w:p w14:paraId="3D75C086" w14:textId="66CB32C2" w:rsidR="00903EFA" w:rsidRDefault="00CD7BB7" w:rsidP="005309B3">
      <w:pPr>
        <w:spacing w:line="259" w:lineRule="auto"/>
        <w:jc w:val="left"/>
      </w:pPr>
      <w:r>
        <w:br w:type="page"/>
      </w:r>
    </w:p>
    <w:p w14:paraId="3A3D2E2F" w14:textId="46CC3555" w:rsidR="005309B3" w:rsidRDefault="005309B3" w:rsidP="005309B3">
      <w:pPr>
        <w:pStyle w:val="Appendix"/>
      </w:pPr>
      <w:bookmarkStart w:id="106" w:name="_Toc167188309"/>
      <w:r>
        <w:lastRenderedPageBreak/>
        <w:t>Marking Guide</w:t>
      </w:r>
      <w:bookmarkEnd w:id="106"/>
    </w:p>
    <w:p w14:paraId="2A6EC3B9" w14:textId="77777777" w:rsidR="00537B95" w:rsidRDefault="00537B95" w:rsidP="00537B95">
      <w:pPr>
        <w:jc w:val="center"/>
        <w:rPr>
          <w:rFonts w:cs="Times New Roman"/>
          <w:szCs w:val="24"/>
        </w:rPr>
      </w:pPr>
      <w:r>
        <w:rPr>
          <w:rFonts w:cs="Times New Roman"/>
          <w:szCs w:val="24"/>
        </w:rPr>
        <w:t>Strathmore University</w:t>
      </w:r>
    </w:p>
    <w:p w14:paraId="76575D15" w14:textId="77777777" w:rsidR="00537B95" w:rsidRDefault="00537B95" w:rsidP="00537B95">
      <w:pPr>
        <w:jc w:val="center"/>
        <w:rPr>
          <w:rFonts w:cs="Times New Roman"/>
          <w:szCs w:val="24"/>
        </w:rPr>
      </w:pPr>
      <w:r>
        <w:rPr>
          <w:rFonts w:cs="Times New Roman"/>
          <w:szCs w:val="24"/>
        </w:rPr>
        <w:t>School of Computing and Engineering Sciences</w:t>
      </w:r>
    </w:p>
    <w:p w14:paraId="109AD668" w14:textId="77777777" w:rsidR="00537B95" w:rsidRDefault="00537B95" w:rsidP="00537B95">
      <w:pPr>
        <w:jc w:val="center"/>
        <w:rPr>
          <w:rFonts w:cs="Times New Roman"/>
          <w:szCs w:val="24"/>
        </w:rPr>
      </w:pPr>
      <w:r>
        <w:rPr>
          <w:rFonts w:cs="Times New Roman"/>
          <w:szCs w:val="24"/>
        </w:rPr>
        <w:t>Project Proposal Assessment Guide</w:t>
      </w:r>
    </w:p>
    <w:tbl>
      <w:tblPr>
        <w:tblStyle w:val="TableGrid"/>
        <w:tblW w:w="0" w:type="auto"/>
        <w:tblLook w:val="04A0" w:firstRow="1" w:lastRow="0" w:firstColumn="1" w:lastColumn="0" w:noHBand="0" w:noVBand="1"/>
      </w:tblPr>
      <w:tblGrid>
        <w:gridCol w:w="1919"/>
        <w:gridCol w:w="7284"/>
      </w:tblGrid>
      <w:tr w:rsidR="00537B95" w14:paraId="4471958D" w14:textId="77777777" w:rsidTr="00537B95">
        <w:trPr>
          <w:trHeight w:val="239"/>
        </w:trPr>
        <w:tc>
          <w:tcPr>
            <w:tcW w:w="1919" w:type="dxa"/>
            <w:tcBorders>
              <w:top w:val="single" w:sz="4" w:space="0" w:color="auto"/>
              <w:left w:val="single" w:sz="4" w:space="0" w:color="auto"/>
              <w:bottom w:val="single" w:sz="4" w:space="0" w:color="auto"/>
              <w:right w:val="single" w:sz="4" w:space="0" w:color="auto"/>
            </w:tcBorders>
            <w:hideMark/>
          </w:tcPr>
          <w:p w14:paraId="1F201D4A" w14:textId="77777777" w:rsidR="00537B95" w:rsidRDefault="00537B95">
            <w:pPr>
              <w:rPr>
                <w:rFonts w:cs="Times New Roman"/>
                <w:szCs w:val="24"/>
              </w:rPr>
            </w:pPr>
            <w:r>
              <w:rPr>
                <w:rFonts w:cs="Times New Roman"/>
                <w:szCs w:val="24"/>
              </w:rPr>
              <w:t>Student Number:</w:t>
            </w:r>
          </w:p>
        </w:tc>
        <w:tc>
          <w:tcPr>
            <w:tcW w:w="7284" w:type="dxa"/>
            <w:tcBorders>
              <w:top w:val="single" w:sz="4" w:space="0" w:color="auto"/>
              <w:left w:val="single" w:sz="4" w:space="0" w:color="auto"/>
              <w:bottom w:val="single" w:sz="4" w:space="0" w:color="auto"/>
              <w:right w:val="single" w:sz="4" w:space="0" w:color="auto"/>
            </w:tcBorders>
            <w:hideMark/>
          </w:tcPr>
          <w:p w14:paraId="2E105AA1" w14:textId="04941ACE" w:rsidR="00537B95" w:rsidRDefault="00537B95">
            <w:pPr>
              <w:rPr>
                <w:rFonts w:cs="Times New Roman"/>
                <w:szCs w:val="24"/>
              </w:rPr>
            </w:pPr>
            <w:r>
              <w:rPr>
                <w:rFonts w:cs="Times New Roman"/>
                <w:szCs w:val="24"/>
              </w:rPr>
              <w:t>150</w:t>
            </w:r>
            <w:r w:rsidR="004818F7">
              <w:rPr>
                <w:rFonts w:cs="Times New Roman"/>
                <w:szCs w:val="24"/>
              </w:rPr>
              <w:t>211</w:t>
            </w:r>
          </w:p>
        </w:tc>
      </w:tr>
      <w:tr w:rsidR="00537B95" w14:paraId="09A3FB9A" w14:textId="77777777" w:rsidTr="00537B95">
        <w:trPr>
          <w:trHeight w:val="323"/>
        </w:trPr>
        <w:tc>
          <w:tcPr>
            <w:tcW w:w="1919" w:type="dxa"/>
            <w:tcBorders>
              <w:top w:val="single" w:sz="4" w:space="0" w:color="auto"/>
              <w:left w:val="single" w:sz="4" w:space="0" w:color="auto"/>
              <w:bottom w:val="single" w:sz="4" w:space="0" w:color="auto"/>
              <w:right w:val="single" w:sz="4" w:space="0" w:color="auto"/>
            </w:tcBorders>
            <w:hideMark/>
          </w:tcPr>
          <w:p w14:paraId="54830B80" w14:textId="77777777" w:rsidR="00537B95" w:rsidRDefault="00537B95">
            <w:pPr>
              <w:rPr>
                <w:rFonts w:cs="Times New Roman"/>
                <w:szCs w:val="24"/>
              </w:rPr>
            </w:pPr>
            <w:r>
              <w:rPr>
                <w:rFonts w:cs="Times New Roman"/>
                <w:szCs w:val="24"/>
              </w:rPr>
              <w:t>Working Title:</w:t>
            </w:r>
          </w:p>
        </w:tc>
        <w:tc>
          <w:tcPr>
            <w:tcW w:w="7284" w:type="dxa"/>
            <w:tcBorders>
              <w:top w:val="single" w:sz="4" w:space="0" w:color="auto"/>
              <w:left w:val="single" w:sz="4" w:space="0" w:color="auto"/>
              <w:bottom w:val="single" w:sz="4" w:space="0" w:color="auto"/>
              <w:right w:val="single" w:sz="4" w:space="0" w:color="auto"/>
            </w:tcBorders>
            <w:hideMark/>
          </w:tcPr>
          <w:p w14:paraId="5F8BD5D9" w14:textId="77777777" w:rsidR="004818F7" w:rsidRPr="00BE42BC" w:rsidRDefault="004818F7" w:rsidP="004818F7">
            <w:pPr>
              <w:jc w:val="left"/>
              <w:rPr>
                <w:rFonts w:cs="Times New Roman"/>
                <w:szCs w:val="24"/>
              </w:rPr>
            </w:pPr>
            <w:r w:rsidRPr="00BE42BC">
              <w:rPr>
                <w:rFonts w:cs="Times New Roman"/>
                <w:szCs w:val="24"/>
              </w:rPr>
              <w:t>Triskelion: A Python Based Software Keylogger for Vulnerability Assessment in the Cyberspace</w:t>
            </w:r>
          </w:p>
          <w:p w14:paraId="425D2011" w14:textId="27224423" w:rsidR="00537B95" w:rsidRDefault="00537B95">
            <w:pPr>
              <w:rPr>
                <w:rFonts w:cs="Times New Roman"/>
                <w:szCs w:val="24"/>
              </w:rPr>
            </w:pPr>
          </w:p>
        </w:tc>
      </w:tr>
    </w:tbl>
    <w:p w14:paraId="72F80B19" w14:textId="77777777" w:rsidR="00537B95" w:rsidRDefault="00537B95" w:rsidP="00537B95">
      <w:pPr>
        <w:rPr>
          <w:rFonts w:cs="Times New Roman"/>
          <w:szCs w:val="24"/>
        </w:rPr>
      </w:pPr>
    </w:p>
    <w:tbl>
      <w:tblPr>
        <w:tblStyle w:val="TableGrid"/>
        <w:tblW w:w="9810" w:type="dxa"/>
        <w:tblLayout w:type="fixed"/>
        <w:tblLook w:val="04A0" w:firstRow="1" w:lastRow="0" w:firstColumn="1" w:lastColumn="0" w:noHBand="0" w:noVBand="1"/>
      </w:tblPr>
      <w:tblGrid>
        <w:gridCol w:w="4750"/>
        <w:gridCol w:w="1026"/>
        <w:gridCol w:w="1641"/>
        <w:gridCol w:w="2393"/>
      </w:tblGrid>
      <w:tr w:rsidR="00537B95" w14:paraId="64232992" w14:textId="77777777" w:rsidTr="00537B95">
        <w:tc>
          <w:tcPr>
            <w:tcW w:w="4752" w:type="dxa"/>
            <w:tcBorders>
              <w:top w:val="single" w:sz="4" w:space="0" w:color="auto"/>
              <w:left w:val="single" w:sz="4" w:space="0" w:color="auto"/>
              <w:bottom w:val="single" w:sz="4" w:space="0" w:color="auto"/>
              <w:right w:val="single" w:sz="4" w:space="0" w:color="auto"/>
            </w:tcBorders>
            <w:hideMark/>
          </w:tcPr>
          <w:p w14:paraId="30CEBB37" w14:textId="77777777" w:rsidR="00537B95" w:rsidRDefault="00537B95">
            <w:pPr>
              <w:rPr>
                <w:rFonts w:cs="Times New Roman"/>
                <w:szCs w:val="24"/>
              </w:rPr>
            </w:pPr>
            <w:r>
              <w:rPr>
                <w:rFonts w:cs="Times New Roman"/>
                <w:szCs w:val="24"/>
              </w:rPr>
              <w:t>Evaluation Areas</w:t>
            </w:r>
          </w:p>
        </w:tc>
        <w:tc>
          <w:tcPr>
            <w:tcW w:w="1026" w:type="dxa"/>
            <w:tcBorders>
              <w:top w:val="single" w:sz="4" w:space="0" w:color="auto"/>
              <w:left w:val="single" w:sz="4" w:space="0" w:color="auto"/>
              <w:bottom w:val="single" w:sz="4" w:space="0" w:color="auto"/>
              <w:right w:val="single" w:sz="4" w:space="0" w:color="auto"/>
            </w:tcBorders>
            <w:hideMark/>
          </w:tcPr>
          <w:p w14:paraId="05F0EDA6" w14:textId="77777777" w:rsidR="00537B95" w:rsidRDefault="00537B95">
            <w:pPr>
              <w:rPr>
                <w:rFonts w:cs="Times New Roman"/>
                <w:szCs w:val="24"/>
              </w:rPr>
            </w:pPr>
            <w:r>
              <w:rPr>
                <w:rFonts w:cs="Times New Roman"/>
                <w:szCs w:val="24"/>
              </w:rPr>
              <w:t>Weight</w:t>
            </w:r>
          </w:p>
        </w:tc>
        <w:tc>
          <w:tcPr>
            <w:tcW w:w="1641" w:type="dxa"/>
            <w:tcBorders>
              <w:top w:val="single" w:sz="4" w:space="0" w:color="auto"/>
              <w:left w:val="single" w:sz="4" w:space="0" w:color="auto"/>
              <w:bottom w:val="single" w:sz="4" w:space="0" w:color="auto"/>
              <w:right w:val="single" w:sz="4" w:space="0" w:color="auto"/>
            </w:tcBorders>
            <w:hideMark/>
          </w:tcPr>
          <w:p w14:paraId="06D9A36B" w14:textId="77777777" w:rsidR="00537B95" w:rsidRDefault="00537B95">
            <w:pPr>
              <w:rPr>
                <w:rFonts w:cs="Times New Roman"/>
                <w:szCs w:val="24"/>
              </w:rPr>
            </w:pPr>
            <w:r>
              <w:rPr>
                <w:rFonts w:cs="Times New Roman"/>
                <w:szCs w:val="24"/>
              </w:rPr>
              <w:t>Score</w:t>
            </w:r>
          </w:p>
        </w:tc>
        <w:tc>
          <w:tcPr>
            <w:tcW w:w="2393" w:type="dxa"/>
            <w:tcBorders>
              <w:top w:val="single" w:sz="4" w:space="0" w:color="auto"/>
              <w:left w:val="single" w:sz="4" w:space="0" w:color="auto"/>
              <w:bottom w:val="single" w:sz="4" w:space="0" w:color="auto"/>
              <w:right w:val="single" w:sz="4" w:space="0" w:color="auto"/>
            </w:tcBorders>
            <w:hideMark/>
          </w:tcPr>
          <w:p w14:paraId="665EF67E" w14:textId="77777777" w:rsidR="00537B95" w:rsidRDefault="00537B95">
            <w:pPr>
              <w:rPr>
                <w:rFonts w:cs="Times New Roman"/>
                <w:szCs w:val="24"/>
              </w:rPr>
            </w:pPr>
            <w:r>
              <w:rPr>
                <w:rFonts w:cs="Times New Roman"/>
                <w:szCs w:val="24"/>
              </w:rPr>
              <w:t>Notes</w:t>
            </w:r>
          </w:p>
        </w:tc>
      </w:tr>
      <w:tr w:rsidR="00537B95" w14:paraId="4D439AE8" w14:textId="77777777" w:rsidTr="00537B95">
        <w:tc>
          <w:tcPr>
            <w:tcW w:w="4752" w:type="dxa"/>
            <w:tcBorders>
              <w:top w:val="single" w:sz="4" w:space="0" w:color="auto"/>
              <w:left w:val="single" w:sz="4" w:space="0" w:color="auto"/>
              <w:bottom w:val="single" w:sz="4" w:space="0" w:color="auto"/>
              <w:right w:val="single" w:sz="4" w:space="0" w:color="auto"/>
            </w:tcBorders>
            <w:hideMark/>
          </w:tcPr>
          <w:p w14:paraId="33FEB229" w14:textId="77777777" w:rsidR="00537B95" w:rsidRDefault="00537B95">
            <w:pPr>
              <w:rPr>
                <w:rFonts w:cs="Times New Roman"/>
                <w:szCs w:val="24"/>
              </w:rPr>
            </w:pPr>
            <w:r>
              <w:rPr>
                <w:rFonts w:cs="Times New Roman"/>
                <w:szCs w:val="24"/>
              </w:rPr>
              <w:t>Title page:</w:t>
            </w:r>
          </w:p>
          <w:p w14:paraId="4D05ACDB" w14:textId="77777777" w:rsidR="00537B95" w:rsidRDefault="00537B95">
            <w:pPr>
              <w:rPr>
                <w:rFonts w:cs="Times New Roman"/>
                <w:szCs w:val="24"/>
              </w:rPr>
            </w:pPr>
            <w:r>
              <w:rPr>
                <w:rFonts w:cs="Times New Roman"/>
                <w:szCs w:val="24"/>
              </w:rPr>
              <w:t>Informative, concise, and appropriate</w:t>
            </w:r>
          </w:p>
        </w:tc>
        <w:tc>
          <w:tcPr>
            <w:tcW w:w="1026" w:type="dxa"/>
            <w:tcBorders>
              <w:top w:val="single" w:sz="4" w:space="0" w:color="auto"/>
              <w:left w:val="single" w:sz="4" w:space="0" w:color="auto"/>
              <w:bottom w:val="single" w:sz="4" w:space="0" w:color="auto"/>
              <w:right w:val="single" w:sz="4" w:space="0" w:color="auto"/>
            </w:tcBorders>
          </w:tcPr>
          <w:p w14:paraId="6DC51EDA" w14:textId="77777777" w:rsidR="00537B95" w:rsidRDefault="00537B95">
            <w:pPr>
              <w:rPr>
                <w:rFonts w:cs="Times New Roman"/>
                <w:szCs w:val="24"/>
              </w:rPr>
            </w:pPr>
            <w:r>
              <w:rPr>
                <w:rFonts w:cs="Times New Roman"/>
                <w:szCs w:val="24"/>
              </w:rPr>
              <w:t>2 pts</w:t>
            </w:r>
          </w:p>
          <w:p w14:paraId="3E3D9478" w14:textId="77777777" w:rsidR="00537B95" w:rsidRDefault="00537B95">
            <w:pPr>
              <w:rPr>
                <w:rFonts w:cs="Times New Roman"/>
                <w:szCs w:val="24"/>
              </w:rPr>
            </w:pPr>
          </w:p>
        </w:tc>
        <w:tc>
          <w:tcPr>
            <w:tcW w:w="1641" w:type="dxa"/>
            <w:tcBorders>
              <w:top w:val="single" w:sz="4" w:space="0" w:color="auto"/>
              <w:left w:val="single" w:sz="4" w:space="0" w:color="auto"/>
              <w:bottom w:val="single" w:sz="4" w:space="0" w:color="auto"/>
              <w:right w:val="single" w:sz="4" w:space="0" w:color="auto"/>
            </w:tcBorders>
          </w:tcPr>
          <w:p w14:paraId="5B75A26C" w14:textId="77777777" w:rsidR="00537B95" w:rsidRDefault="00537B95">
            <w:pPr>
              <w:rPr>
                <w:rFonts w:cs="Times New Roman"/>
                <w:szCs w:val="24"/>
              </w:rPr>
            </w:pPr>
          </w:p>
        </w:tc>
        <w:tc>
          <w:tcPr>
            <w:tcW w:w="2393" w:type="dxa"/>
            <w:tcBorders>
              <w:top w:val="single" w:sz="4" w:space="0" w:color="auto"/>
              <w:left w:val="single" w:sz="4" w:space="0" w:color="auto"/>
              <w:bottom w:val="single" w:sz="4" w:space="0" w:color="auto"/>
              <w:right w:val="single" w:sz="4" w:space="0" w:color="auto"/>
            </w:tcBorders>
          </w:tcPr>
          <w:p w14:paraId="4AE4F97A" w14:textId="77777777" w:rsidR="00537B95" w:rsidRDefault="00537B95">
            <w:pPr>
              <w:rPr>
                <w:rFonts w:cs="Times New Roman"/>
                <w:szCs w:val="24"/>
              </w:rPr>
            </w:pPr>
          </w:p>
        </w:tc>
      </w:tr>
      <w:tr w:rsidR="00537B95" w14:paraId="5AB100EC" w14:textId="77777777" w:rsidTr="00537B95">
        <w:tc>
          <w:tcPr>
            <w:tcW w:w="4752" w:type="dxa"/>
            <w:tcBorders>
              <w:top w:val="single" w:sz="4" w:space="0" w:color="auto"/>
              <w:left w:val="single" w:sz="4" w:space="0" w:color="auto"/>
              <w:bottom w:val="single" w:sz="4" w:space="0" w:color="auto"/>
              <w:right w:val="single" w:sz="4" w:space="0" w:color="auto"/>
            </w:tcBorders>
            <w:hideMark/>
          </w:tcPr>
          <w:p w14:paraId="359A8B1A" w14:textId="77777777" w:rsidR="00537B95" w:rsidRDefault="00537B95">
            <w:pPr>
              <w:rPr>
                <w:rFonts w:cs="Times New Roman"/>
                <w:szCs w:val="24"/>
              </w:rPr>
            </w:pPr>
            <w:r>
              <w:rPr>
                <w:rFonts w:cs="Times New Roman"/>
                <w:szCs w:val="24"/>
              </w:rPr>
              <w:t>Abstract</w:t>
            </w:r>
          </w:p>
          <w:p w14:paraId="04D72F9A" w14:textId="77777777" w:rsidR="00537B95" w:rsidRDefault="00537B95">
            <w:pPr>
              <w:rPr>
                <w:rFonts w:cs="Times New Roman"/>
                <w:szCs w:val="24"/>
              </w:rPr>
            </w:pPr>
            <w:r>
              <w:rPr>
                <w:rFonts w:cs="Times New Roman"/>
                <w:szCs w:val="24"/>
              </w:rPr>
              <w:t>To have background, problem, solution, methodology (approach data and tools) outcomes and expectations</w:t>
            </w:r>
          </w:p>
        </w:tc>
        <w:tc>
          <w:tcPr>
            <w:tcW w:w="1026" w:type="dxa"/>
            <w:tcBorders>
              <w:top w:val="single" w:sz="4" w:space="0" w:color="auto"/>
              <w:left w:val="single" w:sz="4" w:space="0" w:color="auto"/>
              <w:bottom w:val="single" w:sz="4" w:space="0" w:color="auto"/>
              <w:right w:val="single" w:sz="4" w:space="0" w:color="auto"/>
            </w:tcBorders>
          </w:tcPr>
          <w:p w14:paraId="4E49E18A" w14:textId="77777777" w:rsidR="00537B95" w:rsidRDefault="00537B95">
            <w:pPr>
              <w:rPr>
                <w:rFonts w:cs="Times New Roman"/>
                <w:szCs w:val="24"/>
              </w:rPr>
            </w:pPr>
            <w:r>
              <w:rPr>
                <w:rFonts w:cs="Times New Roman"/>
                <w:szCs w:val="24"/>
              </w:rPr>
              <w:t>2 pts</w:t>
            </w:r>
          </w:p>
          <w:p w14:paraId="035E46A0" w14:textId="77777777" w:rsidR="00537B95" w:rsidRDefault="00537B95">
            <w:pPr>
              <w:rPr>
                <w:rFonts w:cs="Times New Roman"/>
                <w:szCs w:val="24"/>
              </w:rPr>
            </w:pPr>
          </w:p>
        </w:tc>
        <w:tc>
          <w:tcPr>
            <w:tcW w:w="1641" w:type="dxa"/>
            <w:tcBorders>
              <w:top w:val="single" w:sz="4" w:space="0" w:color="auto"/>
              <w:left w:val="single" w:sz="4" w:space="0" w:color="auto"/>
              <w:bottom w:val="single" w:sz="4" w:space="0" w:color="auto"/>
              <w:right w:val="single" w:sz="4" w:space="0" w:color="auto"/>
            </w:tcBorders>
          </w:tcPr>
          <w:p w14:paraId="52C81348" w14:textId="77777777" w:rsidR="00537B95" w:rsidRDefault="00537B95">
            <w:pPr>
              <w:rPr>
                <w:rFonts w:cs="Times New Roman"/>
                <w:szCs w:val="24"/>
              </w:rPr>
            </w:pPr>
          </w:p>
        </w:tc>
        <w:tc>
          <w:tcPr>
            <w:tcW w:w="2393" w:type="dxa"/>
            <w:tcBorders>
              <w:top w:val="single" w:sz="4" w:space="0" w:color="auto"/>
              <w:left w:val="single" w:sz="4" w:space="0" w:color="auto"/>
              <w:bottom w:val="single" w:sz="4" w:space="0" w:color="auto"/>
              <w:right w:val="single" w:sz="4" w:space="0" w:color="auto"/>
            </w:tcBorders>
          </w:tcPr>
          <w:p w14:paraId="6098A2F8" w14:textId="77777777" w:rsidR="00537B95" w:rsidRDefault="00537B95">
            <w:pPr>
              <w:rPr>
                <w:rFonts w:cs="Times New Roman"/>
                <w:szCs w:val="24"/>
              </w:rPr>
            </w:pPr>
          </w:p>
        </w:tc>
      </w:tr>
      <w:tr w:rsidR="00537B95" w14:paraId="404257AC" w14:textId="77777777" w:rsidTr="00537B95">
        <w:tc>
          <w:tcPr>
            <w:tcW w:w="4752" w:type="dxa"/>
            <w:tcBorders>
              <w:top w:val="single" w:sz="4" w:space="0" w:color="auto"/>
              <w:left w:val="single" w:sz="4" w:space="0" w:color="auto"/>
              <w:bottom w:val="single" w:sz="4" w:space="0" w:color="auto"/>
              <w:right w:val="single" w:sz="4" w:space="0" w:color="auto"/>
            </w:tcBorders>
            <w:hideMark/>
          </w:tcPr>
          <w:p w14:paraId="537D4F1A" w14:textId="77777777" w:rsidR="00537B95" w:rsidRDefault="00537B95">
            <w:pPr>
              <w:rPr>
                <w:rFonts w:cs="Times New Roman"/>
                <w:szCs w:val="24"/>
              </w:rPr>
            </w:pPr>
            <w:r>
              <w:rPr>
                <w:rFonts w:cs="Times New Roman"/>
                <w:szCs w:val="24"/>
              </w:rPr>
              <w:t>Introduction</w:t>
            </w:r>
          </w:p>
          <w:p w14:paraId="09506B78" w14:textId="77777777" w:rsidR="00537B95" w:rsidRDefault="00537B95">
            <w:pPr>
              <w:rPr>
                <w:rFonts w:cs="Times New Roman"/>
                <w:szCs w:val="24"/>
              </w:rPr>
            </w:pPr>
            <w:r>
              <w:rPr>
                <w:rFonts w:cs="Times New Roman"/>
                <w:szCs w:val="24"/>
              </w:rPr>
              <w:t>Background (2)</w:t>
            </w:r>
          </w:p>
          <w:p w14:paraId="6D3797F5" w14:textId="77777777" w:rsidR="00537B95" w:rsidRDefault="00537B95">
            <w:pPr>
              <w:rPr>
                <w:rFonts w:cs="Times New Roman"/>
                <w:i/>
                <w:iCs/>
                <w:szCs w:val="24"/>
              </w:rPr>
            </w:pPr>
            <w:r>
              <w:rPr>
                <w:rFonts w:cs="Times New Roman"/>
                <w:i/>
                <w:iCs/>
                <w:szCs w:val="24"/>
              </w:rPr>
              <w:t>A clear illustration of issue, context and audience</w:t>
            </w:r>
          </w:p>
          <w:p w14:paraId="08CD8925" w14:textId="77777777" w:rsidR="00537B95" w:rsidRDefault="00537B95">
            <w:pPr>
              <w:rPr>
                <w:rFonts w:cs="Times New Roman"/>
                <w:szCs w:val="24"/>
              </w:rPr>
            </w:pPr>
            <w:r>
              <w:rPr>
                <w:rFonts w:cs="Times New Roman"/>
                <w:szCs w:val="24"/>
              </w:rPr>
              <w:t>Problem Statement (2)</w:t>
            </w:r>
          </w:p>
          <w:p w14:paraId="5012FCB9" w14:textId="77777777" w:rsidR="00537B95" w:rsidRDefault="00537B95">
            <w:pPr>
              <w:rPr>
                <w:rFonts w:cs="Times New Roman"/>
                <w:i/>
                <w:iCs/>
                <w:szCs w:val="24"/>
              </w:rPr>
            </w:pPr>
            <w:r>
              <w:rPr>
                <w:rFonts w:cs="Times New Roman"/>
                <w:i/>
                <w:iCs/>
                <w:szCs w:val="24"/>
              </w:rPr>
              <w:t>Pain points, audience, who is affected and how solution comes in to fix the pain.</w:t>
            </w:r>
          </w:p>
          <w:p w14:paraId="03762C76" w14:textId="77777777" w:rsidR="00537B95" w:rsidRDefault="00537B95">
            <w:pPr>
              <w:rPr>
                <w:rFonts w:cs="Times New Roman"/>
                <w:szCs w:val="24"/>
              </w:rPr>
            </w:pPr>
            <w:r>
              <w:rPr>
                <w:rFonts w:cs="Times New Roman"/>
                <w:szCs w:val="24"/>
              </w:rPr>
              <w:t>Objectives (S.M.A.R.T and Linked to Problem Statement) (2)</w:t>
            </w:r>
          </w:p>
          <w:p w14:paraId="679469E1" w14:textId="77777777" w:rsidR="00537B95" w:rsidRDefault="00537B95">
            <w:pPr>
              <w:rPr>
                <w:rFonts w:cs="Times New Roman"/>
                <w:szCs w:val="24"/>
              </w:rPr>
            </w:pPr>
            <w:r>
              <w:rPr>
                <w:rFonts w:cs="Times New Roman"/>
                <w:szCs w:val="24"/>
              </w:rPr>
              <w:t>Research questions (1)</w:t>
            </w:r>
          </w:p>
          <w:p w14:paraId="43AED3B9" w14:textId="77777777" w:rsidR="00537B95" w:rsidRDefault="00537B95">
            <w:pPr>
              <w:rPr>
                <w:rFonts w:cs="Times New Roman"/>
                <w:i/>
                <w:iCs/>
                <w:szCs w:val="24"/>
              </w:rPr>
            </w:pPr>
            <w:r>
              <w:rPr>
                <w:rFonts w:cs="Times New Roman"/>
                <w:i/>
                <w:iCs/>
                <w:szCs w:val="24"/>
              </w:rPr>
              <w:t>Alignment of questions with objectives</w:t>
            </w:r>
          </w:p>
          <w:p w14:paraId="24FD4B22" w14:textId="77777777" w:rsidR="00537B95" w:rsidRDefault="00537B95">
            <w:pPr>
              <w:rPr>
                <w:rFonts w:cs="Times New Roman"/>
                <w:szCs w:val="24"/>
              </w:rPr>
            </w:pPr>
            <w:r>
              <w:rPr>
                <w:rFonts w:cs="Times New Roman"/>
                <w:szCs w:val="24"/>
              </w:rPr>
              <w:t>Justification (2)</w:t>
            </w:r>
          </w:p>
          <w:p w14:paraId="2438128C" w14:textId="77777777" w:rsidR="00537B95" w:rsidRDefault="00537B95">
            <w:pPr>
              <w:rPr>
                <w:rFonts w:cs="Times New Roman"/>
                <w:i/>
                <w:iCs/>
                <w:szCs w:val="24"/>
              </w:rPr>
            </w:pPr>
            <w:r>
              <w:rPr>
                <w:rFonts w:cs="Times New Roman"/>
                <w:i/>
                <w:iCs/>
                <w:szCs w:val="24"/>
              </w:rPr>
              <w:t>Should be research supported.</w:t>
            </w:r>
          </w:p>
          <w:p w14:paraId="162C4B5F" w14:textId="77777777" w:rsidR="00537B95" w:rsidRDefault="00537B95">
            <w:pPr>
              <w:rPr>
                <w:rFonts w:cs="Times New Roman"/>
                <w:szCs w:val="24"/>
              </w:rPr>
            </w:pPr>
            <w:r>
              <w:rPr>
                <w:rFonts w:cs="Times New Roman"/>
                <w:szCs w:val="24"/>
              </w:rPr>
              <w:t>Scope of Project (2)</w:t>
            </w:r>
          </w:p>
          <w:p w14:paraId="3C542C11" w14:textId="77777777" w:rsidR="00537B95" w:rsidRDefault="00537B95">
            <w:pPr>
              <w:rPr>
                <w:rFonts w:cs="Times New Roman"/>
                <w:i/>
                <w:iCs/>
                <w:szCs w:val="24"/>
              </w:rPr>
            </w:pPr>
            <w:r>
              <w:rPr>
                <w:rFonts w:cs="Times New Roman"/>
                <w:i/>
                <w:iCs/>
                <w:szCs w:val="24"/>
              </w:rPr>
              <w:lastRenderedPageBreak/>
              <w:t>Specify boundaries of people process, HW/SW, data etc.</w:t>
            </w:r>
          </w:p>
          <w:p w14:paraId="042B56A1" w14:textId="77777777" w:rsidR="00537B95" w:rsidRDefault="00537B95">
            <w:pPr>
              <w:rPr>
                <w:rFonts w:cs="Times New Roman"/>
                <w:szCs w:val="24"/>
              </w:rPr>
            </w:pPr>
            <w:r>
              <w:rPr>
                <w:rFonts w:cs="Times New Roman"/>
                <w:szCs w:val="24"/>
              </w:rPr>
              <w:t>Limitations (1)</w:t>
            </w:r>
          </w:p>
          <w:p w14:paraId="0DA718C9" w14:textId="77777777" w:rsidR="00537B95" w:rsidRDefault="00537B95">
            <w:pPr>
              <w:rPr>
                <w:rFonts w:cs="Times New Roman"/>
                <w:i/>
                <w:iCs/>
                <w:szCs w:val="24"/>
              </w:rPr>
            </w:pPr>
            <w:r>
              <w:rPr>
                <w:rFonts w:cs="Times New Roman"/>
                <w:i/>
                <w:iCs/>
                <w:szCs w:val="24"/>
              </w:rPr>
              <w:t>Challenges Expected</w:t>
            </w:r>
          </w:p>
          <w:p w14:paraId="5E6E96A2" w14:textId="77777777" w:rsidR="00537B95" w:rsidRDefault="00537B95">
            <w:pPr>
              <w:rPr>
                <w:rFonts w:cs="Times New Roman"/>
                <w:szCs w:val="24"/>
              </w:rPr>
            </w:pPr>
            <w:r>
              <w:rPr>
                <w:rFonts w:cs="Times New Roman"/>
                <w:szCs w:val="24"/>
              </w:rPr>
              <w:t>Delimitation (1)</w:t>
            </w:r>
          </w:p>
          <w:p w14:paraId="5395A6DB" w14:textId="77777777" w:rsidR="00537B95" w:rsidRDefault="00537B95">
            <w:pPr>
              <w:rPr>
                <w:rFonts w:cs="Times New Roman"/>
                <w:i/>
                <w:iCs/>
                <w:szCs w:val="24"/>
              </w:rPr>
            </w:pPr>
            <w:r>
              <w:rPr>
                <w:rFonts w:cs="Times New Roman"/>
                <w:i/>
                <w:iCs/>
                <w:szCs w:val="24"/>
              </w:rPr>
              <w:t>To do to counter anticipated challenges.</w:t>
            </w:r>
          </w:p>
        </w:tc>
        <w:tc>
          <w:tcPr>
            <w:tcW w:w="1026" w:type="dxa"/>
            <w:tcBorders>
              <w:top w:val="single" w:sz="4" w:space="0" w:color="auto"/>
              <w:left w:val="single" w:sz="4" w:space="0" w:color="auto"/>
              <w:bottom w:val="single" w:sz="4" w:space="0" w:color="auto"/>
              <w:right w:val="single" w:sz="4" w:space="0" w:color="auto"/>
            </w:tcBorders>
          </w:tcPr>
          <w:p w14:paraId="2F2F0FE1" w14:textId="77777777" w:rsidR="00537B95" w:rsidRDefault="00537B95">
            <w:pPr>
              <w:rPr>
                <w:rFonts w:cs="Times New Roman"/>
                <w:szCs w:val="24"/>
              </w:rPr>
            </w:pPr>
            <w:r>
              <w:rPr>
                <w:rFonts w:cs="Times New Roman"/>
                <w:szCs w:val="24"/>
              </w:rPr>
              <w:lastRenderedPageBreak/>
              <w:t>(13 pts)</w:t>
            </w:r>
          </w:p>
          <w:p w14:paraId="3B80E8EE" w14:textId="77777777" w:rsidR="00537B95" w:rsidRDefault="00537B95">
            <w:pPr>
              <w:rPr>
                <w:rFonts w:cs="Times New Roman"/>
                <w:szCs w:val="24"/>
              </w:rPr>
            </w:pPr>
          </w:p>
        </w:tc>
        <w:tc>
          <w:tcPr>
            <w:tcW w:w="1641" w:type="dxa"/>
            <w:tcBorders>
              <w:top w:val="single" w:sz="4" w:space="0" w:color="auto"/>
              <w:left w:val="single" w:sz="4" w:space="0" w:color="auto"/>
              <w:bottom w:val="single" w:sz="4" w:space="0" w:color="auto"/>
              <w:right w:val="single" w:sz="4" w:space="0" w:color="auto"/>
            </w:tcBorders>
          </w:tcPr>
          <w:p w14:paraId="5B74C328" w14:textId="77777777" w:rsidR="00537B95" w:rsidRDefault="00537B95">
            <w:pPr>
              <w:rPr>
                <w:rFonts w:cs="Times New Roman"/>
                <w:szCs w:val="24"/>
              </w:rPr>
            </w:pPr>
          </w:p>
        </w:tc>
        <w:tc>
          <w:tcPr>
            <w:tcW w:w="2393" w:type="dxa"/>
            <w:tcBorders>
              <w:top w:val="single" w:sz="4" w:space="0" w:color="auto"/>
              <w:left w:val="single" w:sz="4" w:space="0" w:color="auto"/>
              <w:bottom w:val="single" w:sz="4" w:space="0" w:color="auto"/>
              <w:right w:val="single" w:sz="4" w:space="0" w:color="auto"/>
            </w:tcBorders>
          </w:tcPr>
          <w:p w14:paraId="296FC76D" w14:textId="77777777" w:rsidR="00537B95" w:rsidRDefault="00537B95">
            <w:pPr>
              <w:rPr>
                <w:rFonts w:cs="Times New Roman"/>
                <w:szCs w:val="24"/>
              </w:rPr>
            </w:pPr>
          </w:p>
        </w:tc>
      </w:tr>
      <w:tr w:rsidR="00537B95" w14:paraId="1AD16455" w14:textId="77777777" w:rsidTr="00537B95">
        <w:tc>
          <w:tcPr>
            <w:tcW w:w="4752" w:type="dxa"/>
            <w:tcBorders>
              <w:top w:val="single" w:sz="4" w:space="0" w:color="auto"/>
              <w:left w:val="single" w:sz="4" w:space="0" w:color="auto"/>
              <w:bottom w:val="single" w:sz="4" w:space="0" w:color="auto"/>
              <w:right w:val="single" w:sz="4" w:space="0" w:color="auto"/>
            </w:tcBorders>
            <w:hideMark/>
          </w:tcPr>
          <w:p w14:paraId="4C2A285E" w14:textId="77777777" w:rsidR="00537B95" w:rsidRDefault="00537B95">
            <w:pPr>
              <w:rPr>
                <w:rFonts w:cs="Times New Roman"/>
                <w:szCs w:val="24"/>
              </w:rPr>
            </w:pPr>
            <w:r>
              <w:rPr>
                <w:rFonts w:cs="Times New Roman"/>
                <w:szCs w:val="24"/>
              </w:rPr>
              <w:t>Literature Review/Related Work</w:t>
            </w:r>
          </w:p>
          <w:p w14:paraId="085B718C" w14:textId="77777777" w:rsidR="00537B95" w:rsidRDefault="00537B95">
            <w:pPr>
              <w:rPr>
                <w:rFonts w:cs="Times New Roman"/>
                <w:szCs w:val="24"/>
              </w:rPr>
            </w:pPr>
            <w:r>
              <w:rPr>
                <w:rFonts w:cs="Times New Roman"/>
                <w:szCs w:val="24"/>
              </w:rPr>
              <w:t>Objectives mapping to Literature Review (2)</w:t>
            </w:r>
          </w:p>
          <w:p w14:paraId="371FC1B4" w14:textId="77777777" w:rsidR="00537B95" w:rsidRDefault="00537B95">
            <w:pPr>
              <w:rPr>
                <w:rFonts w:cs="Times New Roman"/>
                <w:szCs w:val="24"/>
              </w:rPr>
            </w:pPr>
            <w:r>
              <w:rPr>
                <w:rFonts w:cs="Times New Roman"/>
                <w:szCs w:val="24"/>
              </w:rPr>
              <w:t>Critique of Theoretical framework and content</w:t>
            </w:r>
          </w:p>
          <w:p w14:paraId="5856F8EC" w14:textId="77777777" w:rsidR="00537B95" w:rsidRDefault="00537B95">
            <w:pPr>
              <w:rPr>
                <w:rFonts w:cs="Times New Roman"/>
                <w:szCs w:val="24"/>
              </w:rPr>
            </w:pPr>
            <w:r>
              <w:rPr>
                <w:rFonts w:cs="Times New Roman"/>
                <w:szCs w:val="24"/>
              </w:rPr>
              <w:t>adequacy (2)</w:t>
            </w:r>
          </w:p>
          <w:p w14:paraId="1B984A1B" w14:textId="77777777" w:rsidR="00537B95" w:rsidRDefault="00537B95">
            <w:pPr>
              <w:rPr>
                <w:rFonts w:cs="Times New Roman"/>
                <w:i/>
                <w:iCs/>
                <w:szCs w:val="24"/>
              </w:rPr>
            </w:pPr>
            <w:r>
              <w:rPr>
                <w:rFonts w:cs="Times New Roman"/>
                <w:i/>
                <w:iCs/>
                <w:szCs w:val="24"/>
              </w:rPr>
              <w:t>Principles, parameters of consideration</w:t>
            </w:r>
          </w:p>
          <w:p w14:paraId="3C5FB584" w14:textId="77777777" w:rsidR="00537B95" w:rsidRDefault="00537B95">
            <w:pPr>
              <w:rPr>
                <w:rFonts w:cs="Times New Roman"/>
                <w:szCs w:val="24"/>
              </w:rPr>
            </w:pPr>
            <w:r>
              <w:rPr>
                <w:rFonts w:cs="Times New Roman"/>
                <w:szCs w:val="24"/>
              </w:rPr>
              <w:t>Discussion of technologies contextualization for the proposed work (2)</w:t>
            </w:r>
          </w:p>
          <w:p w14:paraId="3EC35C46" w14:textId="77777777" w:rsidR="00537B95" w:rsidRDefault="00537B95">
            <w:pPr>
              <w:rPr>
                <w:rFonts w:cs="Times New Roman"/>
                <w:szCs w:val="24"/>
              </w:rPr>
            </w:pPr>
            <w:r>
              <w:rPr>
                <w:rFonts w:cs="Times New Roman"/>
                <w:szCs w:val="24"/>
              </w:rPr>
              <w:t>Citations of content and alignment to work (2)</w:t>
            </w:r>
          </w:p>
          <w:p w14:paraId="67B7C2AB" w14:textId="77777777" w:rsidR="00537B95" w:rsidRDefault="00537B95">
            <w:pPr>
              <w:rPr>
                <w:rFonts w:cs="Times New Roman"/>
                <w:szCs w:val="24"/>
              </w:rPr>
            </w:pPr>
            <w:r>
              <w:rPr>
                <w:rFonts w:cs="Times New Roman"/>
                <w:szCs w:val="24"/>
              </w:rPr>
              <w:t>Review of at least 3 systems comprehensively the working behind it (2)</w:t>
            </w:r>
          </w:p>
          <w:p w14:paraId="0FB400C7" w14:textId="77777777" w:rsidR="00537B95" w:rsidRDefault="00537B95">
            <w:pPr>
              <w:rPr>
                <w:rFonts w:cs="Times New Roman"/>
                <w:szCs w:val="24"/>
              </w:rPr>
            </w:pPr>
            <w:r>
              <w:rPr>
                <w:rFonts w:cs="Times New Roman"/>
                <w:szCs w:val="24"/>
              </w:rPr>
              <w:t>Gaps identification, analysis relative to the</w:t>
            </w:r>
          </w:p>
          <w:p w14:paraId="078E7FEE" w14:textId="77777777" w:rsidR="00537B95" w:rsidRDefault="00537B95">
            <w:pPr>
              <w:rPr>
                <w:rFonts w:cs="Times New Roman"/>
                <w:szCs w:val="24"/>
              </w:rPr>
            </w:pPr>
            <w:r>
              <w:rPr>
                <w:rFonts w:cs="Times New Roman"/>
                <w:szCs w:val="24"/>
              </w:rPr>
              <w:t>proposed solution (1)</w:t>
            </w:r>
          </w:p>
          <w:p w14:paraId="00CE7254" w14:textId="77777777" w:rsidR="00537B95" w:rsidRDefault="00537B95">
            <w:pPr>
              <w:rPr>
                <w:rFonts w:cs="Times New Roman"/>
                <w:szCs w:val="24"/>
              </w:rPr>
            </w:pPr>
            <w:r>
              <w:rPr>
                <w:rFonts w:cs="Times New Roman"/>
                <w:szCs w:val="24"/>
              </w:rPr>
              <w:t>Conceptual Framework clear to communicate how it works, data flows, processing, actors (3)</w:t>
            </w:r>
          </w:p>
          <w:p w14:paraId="0B04C215" w14:textId="77777777" w:rsidR="00537B95" w:rsidRDefault="00537B95">
            <w:pPr>
              <w:rPr>
                <w:rFonts w:cs="Times New Roman"/>
                <w:i/>
                <w:iCs/>
                <w:szCs w:val="24"/>
              </w:rPr>
            </w:pPr>
            <w:r>
              <w:rPr>
                <w:rFonts w:cs="Times New Roman"/>
                <w:i/>
                <w:iCs/>
                <w:szCs w:val="24"/>
              </w:rPr>
              <w:t>Diagram that’s clear; discussion of diagram.</w:t>
            </w:r>
          </w:p>
          <w:p w14:paraId="509650A2" w14:textId="77777777" w:rsidR="00537B95" w:rsidRDefault="00537B95">
            <w:pPr>
              <w:rPr>
                <w:rFonts w:cs="Times New Roman"/>
                <w:i/>
                <w:iCs/>
                <w:szCs w:val="24"/>
              </w:rPr>
            </w:pPr>
            <w:r>
              <w:rPr>
                <w:rFonts w:cs="Times New Roman"/>
                <w:i/>
                <w:iCs/>
                <w:szCs w:val="24"/>
              </w:rPr>
              <w:t>Describe input process output storage boundaries.</w:t>
            </w:r>
          </w:p>
        </w:tc>
        <w:tc>
          <w:tcPr>
            <w:tcW w:w="1026" w:type="dxa"/>
            <w:tcBorders>
              <w:top w:val="single" w:sz="4" w:space="0" w:color="auto"/>
              <w:left w:val="single" w:sz="4" w:space="0" w:color="auto"/>
              <w:bottom w:val="single" w:sz="4" w:space="0" w:color="auto"/>
              <w:right w:val="single" w:sz="4" w:space="0" w:color="auto"/>
            </w:tcBorders>
          </w:tcPr>
          <w:p w14:paraId="31A03440" w14:textId="77777777" w:rsidR="00537B95" w:rsidRDefault="00537B95">
            <w:pPr>
              <w:rPr>
                <w:rFonts w:cs="Times New Roman"/>
                <w:szCs w:val="24"/>
              </w:rPr>
            </w:pPr>
            <w:r>
              <w:rPr>
                <w:rFonts w:cs="Times New Roman"/>
                <w:szCs w:val="24"/>
              </w:rPr>
              <w:t>(14 pts)</w:t>
            </w:r>
          </w:p>
          <w:p w14:paraId="6A0151DD" w14:textId="77777777" w:rsidR="00537B95" w:rsidRDefault="00537B95">
            <w:pPr>
              <w:rPr>
                <w:rFonts w:cs="Times New Roman"/>
                <w:szCs w:val="24"/>
              </w:rPr>
            </w:pPr>
          </w:p>
        </w:tc>
        <w:tc>
          <w:tcPr>
            <w:tcW w:w="1641" w:type="dxa"/>
            <w:tcBorders>
              <w:top w:val="single" w:sz="4" w:space="0" w:color="auto"/>
              <w:left w:val="single" w:sz="4" w:space="0" w:color="auto"/>
              <w:bottom w:val="single" w:sz="4" w:space="0" w:color="auto"/>
              <w:right w:val="single" w:sz="4" w:space="0" w:color="auto"/>
            </w:tcBorders>
          </w:tcPr>
          <w:p w14:paraId="4FAE8A96" w14:textId="77777777" w:rsidR="00537B95" w:rsidRDefault="00537B95">
            <w:pPr>
              <w:rPr>
                <w:rFonts w:cs="Times New Roman"/>
                <w:szCs w:val="24"/>
              </w:rPr>
            </w:pPr>
          </w:p>
        </w:tc>
        <w:tc>
          <w:tcPr>
            <w:tcW w:w="2393" w:type="dxa"/>
            <w:tcBorders>
              <w:top w:val="single" w:sz="4" w:space="0" w:color="auto"/>
              <w:left w:val="single" w:sz="4" w:space="0" w:color="auto"/>
              <w:bottom w:val="single" w:sz="4" w:space="0" w:color="auto"/>
              <w:right w:val="single" w:sz="4" w:space="0" w:color="auto"/>
            </w:tcBorders>
          </w:tcPr>
          <w:p w14:paraId="76078DA2" w14:textId="77777777" w:rsidR="00537B95" w:rsidRDefault="00537B95">
            <w:pPr>
              <w:rPr>
                <w:rFonts w:cs="Times New Roman"/>
                <w:szCs w:val="24"/>
              </w:rPr>
            </w:pPr>
          </w:p>
        </w:tc>
      </w:tr>
      <w:tr w:rsidR="00537B95" w14:paraId="31CA089E" w14:textId="77777777" w:rsidTr="00537B95">
        <w:tc>
          <w:tcPr>
            <w:tcW w:w="4752" w:type="dxa"/>
            <w:tcBorders>
              <w:top w:val="single" w:sz="4" w:space="0" w:color="auto"/>
              <w:left w:val="single" w:sz="4" w:space="0" w:color="auto"/>
              <w:bottom w:val="single" w:sz="4" w:space="0" w:color="auto"/>
              <w:right w:val="single" w:sz="4" w:space="0" w:color="auto"/>
            </w:tcBorders>
          </w:tcPr>
          <w:p w14:paraId="6E02DAAE" w14:textId="77777777" w:rsidR="00537B95" w:rsidRDefault="00537B95">
            <w:pPr>
              <w:rPr>
                <w:rFonts w:cs="Times New Roman"/>
                <w:szCs w:val="24"/>
              </w:rPr>
            </w:pPr>
            <w:r>
              <w:rPr>
                <w:rFonts w:cs="Times New Roman"/>
                <w:szCs w:val="24"/>
              </w:rPr>
              <w:t>Methodology</w:t>
            </w:r>
          </w:p>
          <w:p w14:paraId="7E8C4230" w14:textId="77777777" w:rsidR="00537B95" w:rsidRDefault="00537B95">
            <w:pPr>
              <w:rPr>
                <w:rFonts w:cs="Times New Roman"/>
                <w:szCs w:val="24"/>
              </w:rPr>
            </w:pPr>
            <w:r>
              <w:rPr>
                <w:rFonts w:cs="Times New Roman"/>
                <w:szCs w:val="24"/>
              </w:rPr>
              <w:t>Methodology and justification (2)</w:t>
            </w:r>
          </w:p>
          <w:p w14:paraId="65D42ABD" w14:textId="77777777" w:rsidR="00537B95" w:rsidRDefault="00537B95">
            <w:pPr>
              <w:rPr>
                <w:rFonts w:cs="Times New Roman"/>
                <w:szCs w:val="24"/>
              </w:rPr>
            </w:pPr>
            <w:r>
              <w:rPr>
                <w:rFonts w:cs="Times New Roman"/>
                <w:szCs w:val="24"/>
              </w:rPr>
              <w:t>Correct Methodology Application (1),</w:t>
            </w:r>
          </w:p>
          <w:p w14:paraId="177885E1" w14:textId="77777777" w:rsidR="00537B95" w:rsidRDefault="00537B95">
            <w:pPr>
              <w:rPr>
                <w:rFonts w:cs="Times New Roman"/>
                <w:szCs w:val="24"/>
              </w:rPr>
            </w:pPr>
            <w:r>
              <w:rPr>
                <w:rFonts w:cs="Times New Roman"/>
                <w:szCs w:val="24"/>
              </w:rPr>
              <w:t>Design and Development tools (2)</w:t>
            </w:r>
          </w:p>
          <w:p w14:paraId="05B4CDD3" w14:textId="77777777" w:rsidR="00537B95" w:rsidRDefault="00537B95">
            <w:pPr>
              <w:rPr>
                <w:rFonts w:cs="Times New Roman"/>
                <w:szCs w:val="24"/>
              </w:rPr>
            </w:pPr>
            <w:r>
              <w:rPr>
                <w:rFonts w:cs="Times New Roman"/>
                <w:szCs w:val="24"/>
              </w:rPr>
              <w:t>Deliverables and milestones (2)</w:t>
            </w:r>
          </w:p>
          <w:p w14:paraId="0448DD44" w14:textId="77777777" w:rsidR="00537B95" w:rsidRDefault="00537B95">
            <w:pPr>
              <w:rPr>
                <w:rFonts w:cs="Times New Roman"/>
                <w:szCs w:val="24"/>
              </w:rPr>
            </w:pPr>
            <w:r>
              <w:rPr>
                <w:rFonts w:cs="Times New Roman"/>
                <w:szCs w:val="24"/>
              </w:rPr>
              <w:t>Examinable bits from ideation</w:t>
            </w:r>
          </w:p>
          <w:p w14:paraId="7A5D235C" w14:textId="77777777" w:rsidR="00537B95" w:rsidRDefault="00537B95">
            <w:pPr>
              <w:rPr>
                <w:rFonts w:cs="Times New Roman"/>
                <w:szCs w:val="24"/>
              </w:rPr>
            </w:pPr>
            <w:r>
              <w:rPr>
                <w:rFonts w:cs="Times New Roman"/>
                <w:szCs w:val="24"/>
              </w:rPr>
              <w:t>Proposal, design, test cases documentation doc</w:t>
            </w:r>
          </w:p>
          <w:p w14:paraId="62228053" w14:textId="77777777" w:rsidR="00537B95" w:rsidRDefault="00537B95">
            <w:pPr>
              <w:rPr>
                <w:rFonts w:cs="Times New Roman"/>
                <w:szCs w:val="24"/>
              </w:rPr>
            </w:pPr>
            <w:r>
              <w:rPr>
                <w:rFonts w:cs="Times New Roman"/>
                <w:szCs w:val="24"/>
              </w:rPr>
              <w:t>Proof of concept- modules</w:t>
            </w:r>
          </w:p>
          <w:p w14:paraId="60A1CC63" w14:textId="77777777" w:rsidR="00537B95" w:rsidRDefault="00537B95">
            <w:pPr>
              <w:rPr>
                <w:rFonts w:cs="Times New Roman"/>
                <w:szCs w:val="24"/>
              </w:rPr>
            </w:pPr>
            <w:r>
              <w:rPr>
                <w:rFonts w:cs="Times New Roman"/>
                <w:szCs w:val="24"/>
              </w:rPr>
              <w:lastRenderedPageBreak/>
              <w:t>Gantt Chart that makes sense relative to the</w:t>
            </w:r>
          </w:p>
          <w:p w14:paraId="3A2AE2CF" w14:textId="77777777" w:rsidR="00537B95" w:rsidRDefault="00537B95">
            <w:pPr>
              <w:rPr>
                <w:rFonts w:cs="Times New Roman"/>
                <w:szCs w:val="24"/>
              </w:rPr>
            </w:pPr>
            <w:r>
              <w:rPr>
                <w:rFonts w:cs="Times New Roman"/>
                <w:szCs w:val="24"/>
              </w:rPr>
              <w:t>project (1)</w:t>
            </w:r>
          </w:p>
          <w:p w14:paraId="1A4BE7CF" w14:textId="77777777" w:rsidR="00537B95" w:rsidRDefault="00537B95">
            <w:pPr>
              <w:rPr>
                <w:rFonts w:cs="Times New Roman"/>
                <w:szCs w:val="24"/>
              </w:rPr>
            </w:pPr>
          </w:p>
        </w:tc>
        <w:tc>
          <w:tcPr>
            <w:tcW w:w="1026" w:type="dxa"/>
            <w:tcBorders>
              <w:top w:val="single" w:sz="4" w:space="0" w:color="auto"/>
              <w:left w:val="single" w:sz="4" w:space="0" w:color="auto"/>
              <w:bottom w:val="single" w:sz="4" w:space="0" w:color="auto"/>
              <w:right w:val="single" w:sz="4" w:space="0" w:color="auto"/>
            </w:tcBorders>
          </w:tcPr>
          <w:p w14:paraId="6D08A40C" w14:textId="77777777" w:rsidR="00537B95" w:rsidRDefault="00537B95">
            <w:pPr>
              <w:rPr>
                <w:rFonts w:cs="Times New Roman"/>
                <w:szCs w:val="24"/>
              </w:rPr>
            </w:pPr>
            <w:r>
              <w:rPr>
                <w:rFonts w:cs="Times New Roman"/>
                <w:szCs w:val="24"/>
              </w:rPr>
              <w:lastRenderedPageBreak/>
              <w:t>(8 pts)</w:t>
            </w:r>
          </w:p>
          <w:p w14:paraId="7F8A54DF" w14:textId="77777777" w:rsidR="00537B95" w:rsidRDefault="00537B95">
            <w:pPr>
              <w:rPr>
                <w:rFonts w:cs="Times New Roman"/>
                <w:szCs w:val="24"/>
              </w:rPr>
            </w:pPr>
          </w:p>
        </w:tc>
        <w:tc>
          <w:tcPr>
            <w:tcW w:w="1641" w:type="dxa"/>
            <w:tcBorders>
              <w:top w:val="single" w:sz="4" w:space="0" w:color="auto"/>
              <w:left w:val="single" w:sz="4" w:space="0" w:color="auto"/>
              <w:bottom w:val="single" w:sz="4" w:space="0" w:color="auto"/>
              <w:right w:val="single" w:sz="4" w:space="0" w:color="auto"/>
            </w:tcBorders>
          </w:tcPr>
          <w:p w14:paraId="78E6DA3B" w14:textId="77777777" w:rsidR="00537B95" w:rsidRDefault="00537B95">
            <w:pPr>
              <w:rPr>
                <w:rFonts w:cs="Times New Roman"/>
                <w:szCs w:val="24"/>
              </w:rPr>
            </w:pPr>
          </w:p>
        </w:tc>
        <w:tc>
          <w:tcPr>
            <w:tcW w:w="2393" w:type="dxa"/>
            <w:tcBorders>
              <w:top w:val="single" w:sz="4" w:space="0" w:color="auto"/>
              <w:left w:val="single" w:sz="4" w:space="0" w:color="auto"/>
              <w:bottom w:val="single" w:sz="4" w:space="0" w:color="auto"/>
              <w:right w:val="single" w:sz="4" w:space="0" w:color="auto"/>
            </w:tcBorders>
          </w:tcPr>
          <w:p w14:paraId="4B4F06F0" w14:textId="77777777" w:rsidR="00537B95" w:rsidRDefault="00537B95">
            <w:pPr>
              <w:rPr>
                <w:rFonts w:cs="Times New Roman"/>
                <w:szCs w:val="24"/>
              </w:rPr>
            </w:pPr>
          </w:p>
        </w:tc>
      </w:tr>
      <w:tr w:rsidR="00537B95" w14:paraId="0996D6DE" w14:textId="77777777" w:rsidTr="00537B95">
        <w:tc>
          <w:tcPr>
            <w:tcW w:w="4752" w:type="dxa"/>
            <w:tcBorders>
              <w:top w:val="single" w:sz="4" w:space="0" w:color="auto"/>
              <w:left w:val="single" w:sz="4" w:space="0" w:color="auto"/>
              <w:bottom w:val="single" w:sz="4" w:space="0" w:color="auto"/>
              <w:right w:val="single" w:sz="4" w:space="0" w:color="auto"/>
            </w:tcBorders>
          </w:tcPr>
          <w:p w14:paraId="2EB970AA" w14:textId="77777777" w:rsidR="00537B95" w:rsidRDefault="00537B95">
            <w:pPr>
              <w:rPr>
                <w:rFonts w:cs="Times New Roman"/>
                <w:szCs w:val="24"/>
              </w:rPr>
            </w:pPr>
            <w:r>
              <w:rPr>
                <w:rFonts w:cs="Times New Roman"/>
                <w:szCs w:val="24"/>
              </w:rPr>
              <w:t>Proposal Presentation</w:t>
            </w:r>
          </w:p>
          <w:p w14:paraId="1B23E661" w14:textId="77777777" w:rsidR="00537B95" w:rsidRDefault="00537B95">
            <w:pPr>
              <w:rPr>
                <w:rFonts w:cs="Times New Roman"/>
                <w:szCs w:val="24"/>
              </w:rPr>
            </w:pPr>
            <w:r>
              <w:rPr>
                <w:rFonts w:cs="Times New Roman"/>
                <w:szCs w:val="24"/>
              </w:rPr>
              <w:t>Table of Contents and List of Figures (2)</w:t>
            </w:r>
          </w:p>
          <w:p w14:paraId="4B49C8B1" w14:textId="77777777" w:rsidR="00537B95" w:rsidRDefault="00537B95">
            <w:pPr>
              <w:rPr>
                <w:rFonts w:cs="Times New Roman"/>
                <w:szCs w:val="24"/>
              </w:rPr>
            </w:pPr>
            <w:r>
              <w:rPr>
                <w:rFonts w:cs="Times New Roman"/>
                <w:szCs w:val="24"/>
              </w:rPr>
              <w:t>Are relevant references provided and formatted correctly? (2)</w:t>
            </w:r>
          </w:p>
          <w:p w14:paraId="68A503A4" w14:textId="77777777" w:rsidR="00537B95" w:rsidRDefault="00537B95">
            <w:pPr>
              <w:rPr>
                <w:rFonts w:cs="Times New Roman"/>
                <w:szCs w:val="24"/>
              </w:rPr>
            </w:pPr>
            <w:r>
              <w:rPr>
                <w:rFonts w:cs="Times New Roman"/>
                <w:szCs w:val="24"/>
              </w:rPr>
              <w:t>Is there a clear and proper use of language? (1)</w:t>
            </w:r>
          </w:p>
          <w:p w14:paraId="1D89A683" w14:textId="77777777" w:rsidR="00537B95" w:rsidRDefault="00537B95">
            <w:pPr>
              <w:rPr>
                <w:rFonts w:cs="Times New Roman"/>
                <w:szCs w:val="24"/>
              </w:rPr>
            </w:pPr>
            <w:r>
              <w:rPr>
                <w:rFonts w:cs="Times New Roman"/>
                <w:szCs w:val="24"/>
              </w:rPr>
              <w:t>Effective report structure (chapters and sections) and layout (2)</w:t>
            </w:r>
          </w:p>
          <w:p w14:paraId="44C5B3B3" w14:textId="77777777" w:rsidR="00537B95" w:rsidRDefault="00537B95">
            <w:pPr>
              <w:rPr>
                <w:rFonts w:cs="Times New Roman"/>
                <w:szCs w:val="24"/>
              </w:rPr>
            </w:pPr>
          </w:p>
        </w:tc>
        <w:tc>
          <w:tcPr>
            <w:tcW w:w="1026" w:type="dxa"/>
            <w:tcBorders>
              <w:top w:val="single" w:sz="4" w:space="0" w:color="auto"/>
              <w:left w:val="single" w:sz="4" w:space="0" w:color="auto"/>
              <w:bottom w:val="single" w:sz="4" w:space="0" w:color="auto"/>
              <w:right w:val="single" w:sz="4" w:space="0" w:color="auto"/>
            </w:tcBorders>
          </w:tcPr>
          <w:p w14:paraId="6F8BB822" w14:textId="77777777" w:rsidR="00537B95" w:rsidRDefault="00537B95">
            <w:pPr>
              <w:rPr>
                <w:rFonts w:cs="Times New Roman"/>
                <w:szCs w:val="24"/>
              </w:rPr>
            </w:pPr>
            <w:r>
              <w:rPr>
                <w:rFonts w:cs="Times New Roman"/>
                <w:szCs w:val="24"/>
              </w:rPr>
              <w:t>(6 pts)</w:t>
            </w:r>
          </w:p>
          <w:p w14:paraId="5E23F5F2" w14:textId="77777777" w:rsidR="00537B95" w:rsidRDefault="00537B95">
            <w:pPr>
              <w:rPr>
                <w:rFonts w:cs="Times New Roman"/>
                <w:szCs w:val="24"/>
              </w:rPr>
            </w:pPr>
          </w:p>
        </w:tc>
        <w:tc>
          <w:tcPr>
            <w:tcW w:w="1641" w:type="dxa"/>
            <w:tcBorders>
              <w:top w:val="single" w:sz="4" w:space="0" w:color="auto"/>
              <w:left w:val="single" w:sz="4" w:space="0" w:color="auto"/>
              <w:bottom w:val="single" w:sz="4" w:space="0" w:color="auto"/>
              <w:right w:val="single" w:sz="4" w:space="0" w:color="auto"/>
            </w:tcBorders>
          </w:tcPr>
          <w:p w14:paraId="249F4006" w14:textId="77777777" w:rsidR="00537B95" w:rsidRDefault="00537B95">
            <w:pPr>
              <w:rPr>
                <w:rFonts w:cs="Times New Roman"/>
                <w:szCs w:val="24"/>
              </w:rPr>
            </w:pPr>
          </w:p>
        </w:tc>
        <w:tc>
          <w:tcPr>
            <w:tcW w:w="2393" w:type="dxa"/>
            <w:tcBorders>
              <w:top w:val="single" w:sz="4" w:space="0" w:color="auto"/>
              <w:left w:val="single" w:sz="4" w:space="0" w:color="auto"/>
              <w:bottom w:val="single" w:sz="4" w:space="0" w:color="auto"/>
              <w:right w:val="single" w:sz="4" w:space="0" w:color="auto"/>
            </w:tcBorders>
          </w:tcPr>
          <w:p w14:paraId="0C67EA5E" w14:textId="77777777" w:rsidR="00537B95" w:rsidRDefault="00537B95">
            <w:pPr>
              <w:rPr>
                <w:rFonts w:cs="Times New Roman"/>
                <w:szCs w:val="24"/>
              </w:rPr>
            </w:pPr>
          </w:p>
        </w:tc>
      </w:tr>
      <w:tr w:rsidR="00537B95" w14:paraId="0C93D23F" w14:textId="77777777" w:rsidTr="00537B95">
        <w:trPr>
          <w:trHeight w:val="386"/>
        </w:trPr>
        <w:tc>
          <w:tcPr>
            <w:tcW w:w="4752" w:type="dxa"/>
            <w:tcBorders>
              <w:top w:val="single" w:sz="4" w:space="0" w:color="auto"/>
              <w:left w:val="single" w:sz="4" w:space="0" w:color="auto"/>
              <w:bottom w:val="single" w:sz="4" w:space="0" w:color="auto"/>
              <w:right w:val="single" w:sz="4" w:space="0" w:color="auto"/>
            </w:tcBorders>
            <w:hideMark/>
          </w:tcPr>
          <w:p w14:paraId="7ABDB765" w14:textId="77777777" w:rsidR="00537B95" w:rsidRDefault="00537B95">
            <w:pPr>
              <w:rPr>
                <w:rFonts w:cs="Times New Roman"/>
                <w:szCs w:val="24"/>
              </w:rPr>
            </w:pPr>
            <w:r>
              <w:rPr>
                <w:rFonts w:cs="Times New Roman"/>
                <w:szCs w:val="24"/>
              </w:rPr>
              <w:t>Total Marks</w:t>
            </w:r>
          </w:p>
        </w:tc>
        <w:tc>
          <w:tcPr>
            <w:tcW w:w="1026" w:type="dxa"/>
            <w:tcBorders>
              <w:top w:val="single" w:sz="4" w:space="0" w:color="auto"/>
              <w:left w:val="single" w:sz="4" w:space="0" w:color="auto"/>
              <w:bottom w:val="single" w:sz="4" w:space="0" w:color="auto"/>
              <w:right w:val="single" w:sz="4" w:space="0" w:color="auto"/>
            </w:tcBorders>
          </w:tcPr>
          <w:p w14:paraId="5B319919" w14:textId="77777777" w:rsidR="00537B95" w:rsidRDefault="00537B95">
            <w:pPr>
              <w:rPr>
                <w:rFonts w:cs="Times New Roman"/>
                <w:szCs w:val="24"/>
              </w:rPr>
            </w:pPr>
            <w:r>
              <w:rPr>
                <w:rFonts w:cs="Times New Roman"/>
                <w:szCs w:val="24"/>
              </w:rPr>
              <w:t>45</w:t>
            </w:r>
          </w:p>
          <w:p w14:paraId="18CB3438" w14:textId="77777777" w:rsidR="00537B95" w:rsidRDefault="00537B95">
            <w:pPr>
              <w:rPr>
                <w:rFonts w:cs="Times New Roman"/>
                <w:szCs w:val="24"/>
              </w:rPr>
            </w:pPr>
          </w:p>
        </w:tc>
        <w:tc>
          <w:tcPr>
            <w:tcW w:w="1641" w:type="dxa"/>
            <w:tcBorders>
              <w:top w:val="single" w:sz="4" w:space="0" w:color="auto"/>
              <w:left w:val="single" w:sz="4" w:space="0" w:color="auto"/>
              <w:bottom w:val="single" w:sz="4" w:space="0" w:color="auto"/>
              <w:right w:val="single" w:sz="4" w:space="0" w:color="auto"/>
            </w:tcBorders>
          </w:tcPr>
          <w:p w14:paraId="469EFD8B" w14:textId="77777777" w:rsidR="00537B95" w:rsidRDefault="00537B95">
            <w:pPr>
              <w:rPr>
                <w:rFonts w:cs="Times New Roman"/>
                <w:szCs w:val="24"/>
              </w:rPr>
            </w:pPr>
          </w:p>
        </w:tc>
        <w:tc>
          <w:tcPr>
            <w:tcW w:w="2393" w:type="dxa"/>
            <w:tcBorders>
              <w:top w:val="single" w:sz="4" w:space="0" w:color="auto"/>
              <w:left w:val="single" w:sz="4" w:space="0" w:color="auto"/>
              <w:bottom w:val="single" w:sz="4" w:space="0" w:color="auto"/>
              <w:right w:val="single" w:sz="4" w:space="0" w:color="auto"/>
            </w:tcBorders>
          </w:tcPr>
          <w:p w14:paraId="5C7195FC" w14:textId="77777777" w:rsidR="00537B95" w:rsidRDefault="00537B95">
            <w:pPr>
              <w:rPr>
                <w:rFonts w:cs="Times New Roman"/>
                <w:szCs w:val="24"/>
              </w:rPr>
            </w:pPr>
          </w:p>
        </w:tc>
      </w:tr>
    </w:tbl>
    <w:p w14:paraId="1DF56B5E" w14:textId="43FB74C2" w:rsidR="00537B95" w:rsidRDefault="00537B95" w:rsidP="00537B95">
      <w:pPr>
        <w:rPr>
          <w:rFonts w:cs="Times New Roman"/>
          <w:szCs w:val="24"/>
        </w:rPr>
      </w:pPr>
      <w:r>
        <w:rPr>
          <w:rFonts w:asciiTheme="minorHAnsi" w:hAnsiTheme="minorHAnsi"/>
          <w:noProof/>
          <w:sz w:val="22"/>
        </w:rPr>
        <mc:AlternateContent>
          <mc:Choice Requires="wps">
            <w:drawing>
              <wp:anchor distT="0" distB="0" distL="114300" distR="114300" simplePos="0" relativeHeight="251658240" behindDoc="0" locked="0" layoutInCell="1" allowOverlap="1" wp14:anchorId="7382535F" wp14:editId="0CD78AFB">
                <wp:simplePos x="0" y="0"/>
                <wp:positionH relativeFrom="column">
                  <wp:posOffset>3733800</wp:posOffset>
                </wp:positionH>
                <wp:positionV relativeFrom="paragraph">
                  <wp:posOffset>184785</wp:posOffset>
                </wp:positionV>
                <wp:extent cx="450215" cy="353695"/>
                <wp:effectExtent l="9525" t="13335" r="16510" b="13970"/>
                <wp:wrapNone/>
                <wp:docPr id="135135560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215" cy="353695"/>
                        </a:xfrm>
                        <a:prstGeom prst="rect">
                          <a:avLst/>
                        </a:prstGeom>
                        <a:solidFill>
                          <a:srgbClr val="FFFFFF"/>
                        </a:solidFill>
                        <a:ln w="19050">
                          <a:solidFill>
                            <a:schemeClr val="tx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0ADBC79" id="Rectangle 10" o:spid="_x0000_s1026" style="position:absolute;margin-left:294pt;margin-top:14.55pt;width:35.45pt;height:27.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" strokecolor="black [3213]" strokeweight="1.5pt"/>
            </w:pict>
          </mc:Fallback>
        </mc:AlternateContent>
      </w:r>
      <w:r>
        <w:rPr>
          <w:rFonts w:asciiTheme="minorHAnsi" w:hAnsiTheme="minorHAnsi"/>
          <w:noProof/>
          <w:sz w:val="22"/>
        </w:rPr>
        <mc:AlternateContent>
          <mc:Choice Requires="wps">
            <w:drawing>
              <wp:anchor distT="0" distB="0" distL="114300" distR="114300" simplePos="0" relativeHeight="251658240" behindDoc="0" locked="0" layoutInCell="1" allowOverlap="1" wp14:anchorId="69C564E9" wp14:editId="3698BCBC">
                <wp:simplePos x="0" y="0"/>
                <wp:positionH relativeFrom="column">
                  <wp:posOffset>2154555</wp:posOffset>
                </wp:positionH>
                <wp:positionV relativeFrom="paragraph">
                  <wp:posOffset>184785</wp:posOffset>
                </wp:positionV>
                <wp:extent cx="450215" cy="353695"/>
                <wp:effectExtent l="11430" t="13335" r="14605" b="13970"/>
                <wp:wrapNone/>
                <wp:docPr id="1522399553"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215" cy="353695"/>
                        </a:xfrm>
                        <a:prstGeom prst="rect">
                          <a:avLst/>
                        </a:prstGeom>
                        <a:solidFill>
                          <a:srgbClr val="FFFFFF"/>
                        </a:solidFill>
                        <a:ln w="19050">
                          <a:solidFill>
                            <a:schemeClr val="tx1">
                              <a:lumMod val="100000"/>
                              <a:lumOff val="0"/>
                            </a:schemeClr>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38FE20" id="Rectangle 9" o:spid="_x0000_s1026" style="position:absolute;margin-left:169.65pt;margin-top:14.55pt;width:35.45pt;height:27.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" strokecolor="black [3213]" strokeweight="1.5pt"/>
            </w:pict>
          </mc:Fallback>
        </mc:AlternateContent>
      </w:r>
    </w:p>
    <w:p w14:paraId="6B24BCA1" w14:textId="77777777" w:rsidR="00537B95" w:rsidRDefault="00537B95" w:rsidP="00537B95">
      <w:pPr>
        <w:rPr>
          <w:rFonts w:cs="Times New Roman"/>
          <w:szCs w:val="24"/>
        </w:rPr>
      </w:pPr>
      <w:r>
        <w:rPr>
          <w:rFonts w:cs="Times New Roman"/>
          <w:szCs w:val="24"/>
        </w:rPr>
        <w:t xml:space="preserve">Verdict (Please tick) </w:t>
      </w:r>
      <w:r>
        <w:rPr>
          <w:rFonts w:cs="Times New Roman"/>
          <w:szCs w:val="24"/>
        </w:rPr>
        <w:tab/>
      </w:r>
      <w:r>
        <w:rPr>
          <w:rFonts w:cs="Times New Roman"/>
          <w:szCs w:val="24"/>
        </w:rPr>
        <w:tab/>
      </w:r>
      <w:r>
        <w:rPr>
          <w:rFonts w:cs="Times New Roman"/>
          <w:szCs w:val="24"/>
        </w:rPr>
        <w:tab/>
      </w:r>
      <w:r>
        <w:rPr>
          <w:rFonts w:cs="Times New Roman"/>
          <w:szCs w:val="24"/>
        </w:rPr>
        <w:tab/>
        <w:t xml:space="preserve">Accept </w:t>
      </w:r>
      <w:r>
        <w:rPr>
          <w:rFonts w:cs="Times New Roman"/>
          <w:szCs w:val="24"/>
        </w:rPr>
        <w:tab/>
        <w:t xml:space="preserve"> </w:t>
      </w:r>
      <w:r>
        <w:rPr>
          <w:rFonts w:cs="Times New Roman"/>
          <w:szCs w:val="24"/>
        </w:rPr>
        <w:tab/>
        <w:t xml:space="preserve">    Reject</w:t>
      </w:r>
    </w:p>
    <w:p w14:paraId="7B655143" w14:textId="77777777" w:rsidR="00537B95" w:rsidRDefault="00537B95" w:rsidP="00537B95">
      <w:pPr>
        <w:rPr>
          <w:rFonts w:cs="Times New Roman"/>
          <w:szCs w:val="24"/>
        </w:rPr>
      </w:pPr>
    </w:p>
    <w:p w14:paraId="78EB8361" w14:textId="7B4E05F1" w:rsidR="00537B95" w:rsidRDefault="00537B95" w:rsidP="00537B95">
      <w:pPr>
        <w:rPr>
          <w:rFonts w:cs="Times New Roman"/>
          <w:szCs w:val="24"/>
        </w:rPr>
      </w:pPr>
      <w:r>
        <w:rPr>
          <w:rFonts w:asciiTheme="minorHAnsi" w:hAnsiTheme="minorHAnsi"/>
          <w:noProof/>
          <w:sz w:val="22"/>
        </w:rPr>
        <mc:AlternateContent>
          <mc:Choice Requires="wps">
            <w:drawing>
              <wp:anchor distT="0" distB="0" distL="114300" distR="114300" simplePos="0" relativeHeight="251658240" behindDoc="0" locked="0" layoutInCell="1" allowOverlap="1" wp14:anchorId="54BD3328" wp14:editId="4FDA0DBE">
                <wp:simplePos x="0" y="0"/>
                <wp:positionH relativeFrom="column">
                  <wp:posOffset>6350</wp:posOffset>
                </wp:positionH>
                <wp:positionV relativeFrom="paragraph">
                  <wp:posOffset>1765935</wp:posOffset>
                </wp:positionV>
                <wp:extent cx="5721985" cy="0"/>
                <wp:effectExtent l="6350" t="13335" r="5715" b="5715"/>
                <wp:wrapNone/>
                <wp:docPr id="594835613"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19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787A226" id="_x0000_t32" coordsize="21600,21600" o:spt="32" o:oned="t" path="m,l21600,21600e" filled="f">
                <v:path arrowok="t" fillok="f" o:connecttype="none"/>
                <o:lock v:ext="edit" shapetype="t"/>
              </v:shapetype>
              <v:shape id="Straight Arrow Connector 8" o:spid="_x0000_s1026" type="#_x0000_t32" style="position:absolute;margin-left:.5pt;margin-top:139.05pt;width:450.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"/>
            </w:pict>
          </mc:Fallback>
        </mc:AlternateContent>
      </w:r>
      <w:r>
        <w:rPr>
          <w:rFonts w:asciiTheme="minorHAnsi" w:hAnsiTheme="minorHAnsi"/>
          <w:noProof/>
          <w:sz w:val="22"/>
        </w:rPr>
        <mc:AlternateContent>
          <mc:Choice Requires="wps">
            <w:drawing>
              <wp:anchor distT="0" distB="0" distL="114300" distR="114300" simplePos="0" relativeHeight="251658240" behindDoc="0" locked="0" layoutInCell="1" allowOverlap="1" wp14:anchorId="796070AD" wp14:editId="37CADACD">
                <wp:simplePos x="0" y="0"/>
                <wp:positionH relativeFrom="column">
                  <wp:posOffset>6350</wp:posOffset>
                </wp:positionH>
                <wp:positionV relativeFrom="paragraph">
                  <wp:posOffset>1562735</wp:posOffset>
                </wp:positionV>
                <wp:extent cx="5721985" cy="0"/>
                <wp:effectExtent l="6350" t="10160" r="5715" b="8890"/>
                <wp:wrapNone/>
                <wp:docPr id="1437880026"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19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785325" id="Straight Arrow Connector 7" o:spid="_x0000_s1026" type="#_x0000_t32" style="position:absolute;margin-left:.5pt;margin-top:123.05pt;width:450.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"/>
            </w:pict>
          </mc:Fallback>
        </mc:AlternateContent>
      </w:r>
      <w:r>
        <w:rPr>
          <w:rFonts w:asciiTheme="minorHAnsi" w:hAnsiTheme="minorHAnsi"/>
          <w:noProof/>
          <w:sz w:val="22"/>
        </w:rPr>
        <mc:AlternateContent>
          <mc:Choice Requires="wps">
            <w:drawing>
              <wp:anchor distT="0" distB="0" distL="114300" distR="114300" simplePos="0" relativeHeight="251658240" behindDoc="0" locked="0" layoutInCell="1" allowOverlap="1" wp14:anchorId="03CF9350" wp14:editId="398BC2F0">
                <wp:simplePos x="0" y="0"/>
                <wp:positionH relativeFrom="column">
                  <wp:posOffset>6350</wp:posOffset>
                </wp:positionH>
                <wp:positionV relativeFrom="paragraph">
                  <wp:posOffset>1348105</wp:posOffset>
                </wp:positionV>
                <wp:extent cx="5721985" cy="0"/>
                <wp:effectExtent l="6350" t="5080" r="5715" b="13970"/>
                <wp:wrapNone/>
                <wp:docPr id="148179268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19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18C4AFE" id="Straight Arrow Connector 6" o:spid="_x0000_s1026" type="#_x0000_t32" style="position:absolute;margin-left:.5pt;margin-top:106.15pt;width:450.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"/>
            </w:pict>
          </mc:Fallback>
        </mc:AlternateContent>
      </w:r>
      <w:r>
        <w:rPr>
          <w:rFonts w:asciiTheme="minorHAnsi" w:hAnsiTheme="minorHAnsi"/>
          <w:noProof/>
          <w:sz w:val="22"/>
        </w:rPr>
        <mc:AlternateContent>
          <mc:Choice Requires="wps">
            <w:drawing>
              <wp:anchor distT="0" distB="0" distL="114300" distR="114300" simplePos="0" relativeHeight="251658240" behindDoc="0" locked="0" layoutInCell="1" allowOverlap="1" wp14:anchorId="4D531E48" wp14:editId="4AC50758">
                <wp:simplePos x="0" y="0"/>
                <wp:positionH relativeFrom="column">
                  <wp:posOffset>6350</wp:posOffset>
                </wp:positionH>
                <wp:positionV relativeFrom="paragraph">
                  <wp:posOffset>1126490</wp:posOffset>
                </wp:positionV>
                <wp:extent cx="5721985" cy="0"/>
                <wp:effectExtent l="6350" t="12065" r="5715" b="6985"/>
                <wp:wrapNone/>
                <wp:docPr id="984964336" name="Straight Arr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19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B246466" id="Straight Arrow Connector 5" o:spid="_x0000_s1026" type="#_x0000_t32" style="position:absolute;margin-left:.5pt;margin-top:88.7pt;width:450.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"/>
            </w:pict>
          </mc:Fallback>
        </mc:AlternateContent>
      </w:r>
      <w:r>
        <w:rPr>
          <w:rFonts w:asciiTheme="minorHAnsi" w:hAnsiTheme="minorHAnsi"/>
          <w:noProof/>
          <w:sz w:val="22"/>
        </w:rPr>
        <mc:AlternateContent>
          <mc:Choice Requires="wps">
            <w:drawing>
              <wp:anchor distT="0" distB="0" distL="114300" distR="114300" simplePos="0" relativeHeight="251658240" behindDoc="0" locked="0" layoutInCell="1" allowOverlap="1" wp14:anchorId="08BD8F2B" wp14:editId="5E4A158E">
                <wp:simplePos x="0" y="0"/>
                <wp:positionH relativeFrom="column">
                  <wp:posOffset>6350</wp:posOffset>
                </wp:positionH>
                <wp:positionV relativeFrom="paragraph">
                  <wp:posOffset>918845</wp:posOffset>
                </wp:positionV>
                <wp:extent cx="5721985" cy="0"/>
                <wp:effectExtent l="6350" t="13970" r="5715" b="5080"/>
                <wp:wrapNone/>
                <wp:docPr id="173372681"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19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95D523C" id="Straight Arrow Connector 4" o:spid="_x0000_s1026" type="#_x0000_t32" style="position:absolute;margin-left:.5pt;margin-top:72.35pt;width:450.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"/>
            </w:pict>
          </mc:Fallback>
        </mc:AlternateContent>
      </w:r>
      <w:r>
        <w:rPr>
          <w:rFonts w:asciiTheme="minorHAnsi" w:hAnsiTheme="minorHAnsi"/>
          <w:noProof/>
          <w:sz w:val="22"/>
        </w:rPr>
        <mc:AlternateContent>
          <mc:Choice Requires="wps">
            <w:drawing>
              <wp:anchor distT="0" distB="0" distL="114300" distR="114300" simplePos="0" relativeHeight="251658240" behindDoc="0" locked="0" layoutInCell="1" allowOverlap="1" wp14:anchorId="6B2A2462" wp14:editId="07805FF0">
                <wp:simplePos x="0" y="0"/>
                <wp:positionH relativeFrom="column">
                  <wp:posOffset>6350</wp:posOffset>
                </wp:positionH>
                <wp:positionV relativeFrom="paragraph">
                  <wp:posOffset>551815</wp:posOffset>
                </wp:positionV>
                <wp:extent cx="5721985" cy="0"/>
                <wp:effectExtent l="6350" t="8890" r="5715" b="10160"/>
                <wp:wrapNone/>
                <wp:docPr id="1628693747"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19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8FFBB3" id="Straight Arrow Connector 3" o:spid="_x0000_s1026" type="#_x0000_t32" style="position:absolute;margin-left:.5pt;margin-top:43.45pt;width:450.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"/>
            </w:pict>
          </mc:Fallback>
        </mc:AlternateContent>
      </w:r>
      <w:r>
        <w:rPr>
          <w:rFonts w:asciiTheme="minorHAnsi" w:hAnsiTheme="minorHAnsi"/>
          <w:noProof/>
          <w:sz w:val="22"/>
        </w:rPr>
        <mc:AlternateContent>
          <mc:Choice Requires="wps">
            <w:drawing>
              <wp:anchor distT="0" distB="0" distL="114300" distR="114300" simplePos="0" relativeHeight="251658240" behindDoc="0" locked="0" layoutInCell="1" allowOverlap="1" wp14:anchorId="4AC2B38B" wp14:editId="0358F4FB">
                <wp:simplePos x="0" y="0"/>
                <wp:positionH relativeFrom="column">
                  <wp:posOffset>6350</wp:posOffset>
                </wp:positionH>
                <wp:positionV relativeFrom="paragraph">
                  <wp:posOffset>718185</wp:posOffset>
                </wp:positionV>
                <wp:extent cx="5721985" cy="0"/>
                <wp:effectExtent l="6350" t="13335" r="5715" b="5715"/>
                <wp:wrapNone/>
                <wp:docPr id="718483138"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219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6243B5" id="Straight Arrow Connector 2" o:spid="_x0000_s1026" type="#_x0000_t32" style="position:absolute;margin-left:.5pt;margin-top:56.55pt;width:450.5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"/>
            </w:pict>
          </mc:Fallback>
        </mc:AlternateContent>
      </w:r>
      <w:r>
        <w:rPr>
          <w:rFonts w:cs="Times New Roman"/>
          <w:szCs w:val="24"/>
        </w:rPr>
        <w:t>Comments (Reasons for Reject/Accept)</w:t>
      </w:r>
    </w:p>
    <w:p w14:paraId="147FC028" w14:textId="77777777" w:rsidR="00CD7BB7" w:rsidRPr="006743D7" w:rsidRDefault="00CD7BB7" w:rsidP="00537B95">
      <w:pPr>
        <w:ind w:hanging="2"/>
        <w:jc w:val="center"/>
      </w:pPr>
    </w:p>
    <w:sectPr w:rsidR="00CD7BB7" w:rsidRPr="006743D7" w:rsidSect="00F15757">
      <w:footerReference w:type="default" r:id="rId1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EAB1DB" w14:textId="77777777" w:rsidR="00473DC0" w:rsidRDefault="00473DC0" w:rsidP="00BB7269">
      <w:pPr>
        <w:spacing w:after="0" w:line="240" w:lineRule="auto"/>
      </w:pPr>
      <w:r>
        <w:separator/>
      </w:r>
    </w:p>
  </w:endnote>
  <w:endnote w:type="continuationSeparator" w:id="0">
    <w:p w14:paraId="1E1DAF2A" w14:textId="77777777" w:rsidR="00473DC0" w:rsidRDefault="00473DC0" w:rsidP="00BB72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7625062"/>
      <w:docPartObj>
        <w:docPartGallery w:val="Page Numbers (Bottom of Page)"/>
        <w:docPartUnique/>
      </w:docPartObj>
    </w:sdtPr>
    <w:sdtContent>
      <w:p w14:paraId="4DDEC7D7" w14:textId="2186C2C9" w:rsidR="00BB7269" w:rsidRDefault="00BB7269">
        <w:pPr>
          <w:pStyle w:val="Footer"/>
          <w:jc w:val="right"/>
        </w:pPr>
        <w:r>
          <w:t xml:space="preserve"> </w:t>
        </w:r>
      </w:p>
    </w:sdtContent>
  </w:sdt>
  <w:p w14:paraId="40D724CF" w14:textId="77777777" w:rsidR="00BB7269" w:rsidRDefault="00BB72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72926079"/>
      <w:docPartObj>
        <w:docPartGallery w:val="Page Numbers (Bottom of Page)"/>
        <w:docPartUnique/>
      </w:docPartObj>
    </w:sdtPr>
    <w:sdtEndPr>
      <w:rPr>
        <w:noProof/>
      </w:rPr>
    </w:sdtEndPr>
    <w:sdtContent>
      <w:p w14:paraId="42DABC9E" w14:textId="43B8B4B7" w:rsidR="00D80A3D" w:rsidRDefault="00D80A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125745" w14:textId="77777777" w:rsidR="000A7909" w:rsidRDefault="000A79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215651"/>
      <w:docPartObj>
        <w:docPartGallery w:val="Page Numbers (Bottom of Page)"/>
        <w:docPartUnique/>
      </w:docPartObj>
    </w:sdtPr>
    <w:sdtEndPr>
      <w:rPr>
        <w:noProof/>
      </w:rPr>
    </w:sdtEndPr>
    <w:sdtContent>
      <w:p w14:paraId="2573707B" w14:textId="6BA37FA5" w:rsidR="00465894" w:rsidRDefault="0046589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C398A95" w14:textId="77777777" w:rsidR="00E05C52" w:rsidRDefault="00E05C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F899D9A" w14:textId="77777777" w:rsidR="00473DC0" w:rsidRDefault="00473DC0" w:rsidP="00BB7269">
      <w:pPr>
        <w:spacing w:after="0" w:line="240" w:lineRule="auto"/>
      </w:pPr>
      <w:r>
        <w:separator/>
      </w:r>
    </w:p>
  </w:footnote>
  <w:footnote w:type="continuationSeparator" w:id="0">
    <w:p w14:paraId="5A447B3C" w14:textId="77777777" w:rsidR="00473DC0" w:rsidRDefault="00473DC0" w:rsidP="00BB72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9D2D79"/>
    <w:multiLevelType w:val="hybridMultilevel"/>
    <w:tmpl w:val="5B843DC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695545"/>
    <w:multiLevelType w:val="hybridMultilevel"/>
    <w:tmpl w:val="1A881808"/>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C392811"/>
    <w:multiLevelType w:val="hybridMultilevel"/>
    <w:tmpl w:val="84120460"/>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1965CB6"/>
    <w:multiLevelType w:val="multilevel"/>
    <w:tmpl w:val="45646F44"/>
    <w:lvl w:ilvl="0">
      <w:start w:val="1"/>
      <w:numFmt w:val="decimal"/>
      <w:pStyle w:val="Heading1"/>
      <w:lvlText w:val="Chapter %1:"/>
      <w:lvlJc w:val="righ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222B7DCE"/>
    <w:multiLevelType w:val="hybridMultilevel"/>
    <w:tmpl w:val="509002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39545A"/>
    <w:multiLevelType w:val="hybridMultilevel"/>
    <w:tmpl w:val="710067C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F272BF"/>
    <w:multiLevelType w:val="hybridMultilevel"/>
    <w:tmpl w:val="D854C2B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580E4A"/>
    <w:multiLevelType w:val="hybridMultilevel"/>
    <w:tmpl w:val="B79E99F6"/>
    <w:lvl w:ilvl="0" w:tplc="D2C45652">
      <w:start w:val="1"/>
      <w:numFmt w:val="decimal"/>
      <w:pStyle w:val="Appendix"/>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76D3775"/>
    <w:multiLevelType w:val="hybridMultilevel"/>
    <w:tmpl w:val="8AE4AF1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A17A37"/>
    <w:multiLevelType w:val="hybridMultilevel"/>
    <w:tmpl w:val="D0920E1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D61AC3"/>
    <w:multiLevelType w:val="hybridMultilevel"/>
    <w:tmpl w:val="CD1AD3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5286CC4"/>
    <w:multiLevelType w:val="hybridMultilevel"/>
    <w:tmpl w:val="A2564CD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92F0D82"/>
    <w:multiLevelType w:val="hybridMultilevel"/>
    <w:tmpl w:val="E3C46B8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36412284">
    <w:abstractNumId w:val="1"/>
  </w:num>
  <w:num w:numId="2" w16cid:durableId="1575775971">
    <w:abstractNumId w:val="2"/>
  </w:num>
  <w:num w:numId="3" w16cid:durableId="2121140027">
    <w:abstractNumId w:val="0"/>
  </w:num>
  <w:num w:numId="4" w16cid:durableId="414521998">
    <w:abstractNumId w:val="11"/>
  </w:num>
  <w:num w:numId="5" w16cid:durableId="680427340">
    <w:abstractNumId w:val="12"/>
  </w:num>
  <w:num w:numId="6" w16cid:durableId="167988216">
    <w:abstractNumId w:val="5"/>
  </w:num>
  <w:num w:numId="7" w16cid:durableId="771432223">
    <w:abstractNumId w:val="3"/>
  </w:num>
  <w:num w:numId="8" w16cid:durableId="1441297487">
    <w:abstractNumId w:val="9"/>
  </w:num>
  <w:num w:numId="9" w16cid:durableId="1610428921">
    <w:abstractNumId w:val="8"/>
  </w:num>
  <w:num w:numId="10" w16cid:durableId="1641694803">
    <w:abstractNumId w:val="4"/>
  </w:num>
  <w:num w:numId="11" w16cid:durableId="1919170581">
    <w:abstractNumId w:val="6"/>
  </w:num>
  <w:num w:numId="12" w16cid:durableId="763065103">
    <w:abstractNumId w:val="10"/>
  </w:num>
  <w:num w:numId="13" w16cid:durableId="188764327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defaultTabStop w:val="10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FEC"/>
    <w:rsid w:val="00015005"/>
    <w:rsid w:val="00031DE8"/>
    <w:rsid w:val="00032551"/>
    <w:rsid w:val="00051BA9"/>
    <w:rsid w:val="000533C3"/>
    <w:rsid w:val="00055240"/>
    <w:rsid w:val="000601E2"/>
    <w:rsid w:val="00071DE1"/>
    <w:rsid w:val="00077CE6"/>
    <w:rsid w:val="000809C2"/>
    <w:rsid w:val="00094EC5"/>
    <w:rsid w:val="00095E88"/>
    <w:rsid w:val="00097B13"/>
    <w:rsid w:val="000A7909"/>
    <w:rsid w:val="000D2147"/>
    <w:rsid w:val="000F42EA"/>
    <w:rsid w:val="00122621"/>
    <w:rsid w:val="001351E9"/>
    <w:rsid w:val="001368D5"/>
    <w:rsid w:val="00141A07"/>
    <w:rsid w:val="00152DA5"/>
    <w:rsid w:val="00166DC9"/>
    <w:rsid w:val="00175C79"/>
    <w:rsid w:val="00181908"/>
    <w:rsid w:val="001A76A5"/>
    <w:rsid w:val="001D667C"/>
    <w:rsid w:val="001D79C5"/>
    <w:rsid w:val="001E18E7"/>
    <w:rsid w:val="001E2662"/>
    <w:rsid w:val="001F1A89"/>
    <w:rsid w:val="002256BC"/>
    <w:rsid w:val="0022709B"/>
    <w:rsid w:val="00231AFD"/>
    <w:rsid w:val="00265C85"/>
    <w:rsid w:val="00280D5E"/>
    <w:rsid w:val="002E4EDC"/>
    <w:rsid w:val="00302399"/>
    <w:rsid w:val="00322477"/>
    <w:rsid w:val="003309CB"/>
    <w:rsid w:val="0034075E"/>
    <w:rsid w:val="003448EE"/>
    <w:rsid w:val="0034593F"/>
    <w:rsid w:val="00363D89"/>
    <w:rsid w:val="00385525"/>
    <w:rsid w:val="00387838"/>
    <w:rsid w:val="003E0FC7"/>
    <w:rsid w:val="003E10BC"/>
    <w:rsid w:val="003F3112"/>
    <w:rsid w:val="00417945"/>
    <w:rsid w:val="00433CD8"/>
    <w:rsid w:val="00434B6F"/>
    <w:rsid w:val="00440822"/>
    <w:rsid w:val="00455C71"/>
    <w:rsid w:val="00465894"/>
    <w:rsid w:val="00471572"/>
    <w:rsid w:val="00473DC0"/>
    <w:rsid w:val="00480BC3"/>
    <w:rsid w:val="004818F7"/>
    <w:rsid w:val="00487E40"/>
    <w:rsid w:val="00496D32"/>
    <w:rsid w:val="00503D4A"/>
    <w:rsid w:val="00516CE7"/>
    <w:rsid w:val="00527D64"/>
    <w:rsid w:val="005309B3"/>
    <w:rsid w:val="00537B95"/>
    <w:rsid w:val="00543662"/>
    <w:rsid w:val="005468A7"/>
    <w:rsid w:val="00551953"/>
    <w:rsid w:val="0055404E"/>
    <w:rsid w:val="005763A9"/>
    <w:rsid w:val="005A39C7"/>
    <w:rsid w:val="005B26AC"/>
    <w:rsid w:val="005D7EB0"/>
    <w:rsid w:val="005E221E"/>
    <w:rsid w:val="00613590"/>
    <w:rsid w:val="0061544F"/>
    <w:rsid w:val="006216A9"/>
    <w:rsid w:val="00627153"/>
    <w:rsid w:val="006442F5"/>
    <w:rsid w:val="00670AFD"/>
    <w:rsid w:val="00671B87"/>
    <w:rsid w:val="006743D7"/>
    <w:rsid w:val="00681FEC"/>
    <w:rsid w:val="00684039"/>
    <w:rsid w:val="00686DE4"/>
    <w:rsid w:val="00696943"/>
    <w:rsid w:val="006A1272"/>
    <w:rsid w:val="006F3EDB"/>
    <w:rsid w:val="006F448D"/>
    <w:rsid w:val="00703B57"/>
    <w:rsid w:val="00761DD0"/>
    <w:rsid w:val="00761F90"/>
    <w:rsid w:val="00764864"/>
    <w:rsid w:val="007656E6"/>
    <w:rsid w:val="0079453C"/>
    <w:rsid w:val="007A5057"/>
    <w:rsid w:val="007B3D19"/>
    <w:rsid w:val="007D642A"/>
    <w:rsid w:val="007E2B81"/>
    <w:rsid w:val="00810164"/>
    <w:rsid w:val="00831D41"/>
    <w:rsid w:val="00836E2E"/>
    <w:rsid w:val="0084724B"/>
    <w:rsid w:val="0085340B"/>
    <w:rsid w:val="00892B36"/>
    <w:rsid w:val="00893F64"/>
    <w:rsid w:val="008A1626"/>
    <w:rsid w:val="008B7320"/>
    <w:rsid w:val="008C1B21"/>
    <w:rsid w:val="008F4C1A"/>
    <w:rsid w:val="00903EFA"/>
    <w:rsid w:val="00913CEA"/>
    <w:rsid w:val="0092602C"/>
    <w:rsid w:val="0092782D"/>
    <w:rsid w:val="00935B77"/>
    <w:rsid w:val="00956556"/>
    <w:rsid w:val="00992AA2"/>
    <w:rsid w:val="009A1B9C"/>
    <w:rsid w:val="009B4AD6"/>
    <w:rsid w:val="009C7EFA"/>
    <w:rsid w:val="00A06C37"/>
    <w:rsid w:val="00A431C8"/>
    <w:rsid w:val="00A466FA"/>
    <w:rsid w:val="00A47DAE"/>
    <w:rsid w:val="00A618C5"/>
    <w:rsid w:val="00A7737F"/>
    <w:rsid w:val="00A92D88"/>
    <w:rsid w:val="00AA29BE"/>
    <w:rsid w:val="00AA2DA8"/>
    <w:rsid w:val="00AB3848"/>
    <w:rsid w:val="00AC0F12"/>
    <w:rsid w:val="00AF56D2"/>
    <w:rsid w:val="00B5536C"/>
    <w:rsid w:val="00B831AA"/>
    <w:rsid w:val="00B868FA"/>
    <w:rsid w:val="00B95D70"/>
    <w:rsid w:val="00BA0ECE"/>
    <w:rsid w:val="00BA51B3"/>
    <w:rsid w:val="00BB7269"/>
    <w:rsid w:val="00BE42BC"/>
    <w:rsid w:val="00C02DD4"/>
    <w:rsid w:val="00C04970"/>
    <w:rsid w:val="00C405EB"/>
    <w:rsid w:val="00C6764B"/>
    <w:rsid w:val="00C72B7A"/>
    <w:rsid w:val="00CC5FF3"/>
    <w:rsid w:val="00CD719F"/>
    <w:rsid w:val="00CD7BB7"/>
    <w:rsid w:val="00CE24DE"/>
    <w:rsid w:val="00CF1CFF"/>
    <w:rsid w:val="00D11025"/>
    <w:rsid w:val="00D14F3E"/>
    <w:rsid w:val="00D337A9"/>
    <w:rsid w:val="00D54CC0"/>
    <w:rsid w:val="00D55898"/>
    <w:rsid w:val="00D6435A"/>
    <w:rsid w:val="00D66EDF"/>
    <w:rsid w:val="00D7438E"/>
    <w:rsid w:val="00D80A3D"/>
    <w:rsid w:val="00D83631"/>
    <w:rsid w:val="00D84E0A"/>
    <w:rsid w:val="00D92B24"/>
    <w:rsid w:val="00DA7307"/>
    <w:rsid w:val="00DA7A78"/>
    <w:rsid w:val="00DC22F7"/>
    <w:rsid w:val="00DD1682"/>
    <w:rsid w:val="00DD46C5"/>
    <w:rsid w:val="00DE42B1"/>
    <w:rsid w:val="00DF5D8C"/>
    <w:rsid w:val="00E05C52"/>
    <w:rsid w:val="00E15CE4"/>
    <w:rsid w:val="00E330E8"/>
    <w:rsid w:val="00E40CF7"/>
    <w:rsid w:val="00E6221F"/>
    <w:rsid w:val="00E67964"/>
    <w:rsid w:val="00E83892"/>
    <w:rsid w:val="00EE6D4A"/>
    <w:rsid w:val="00EF4D39"/>
    <w:rsid w:val="00F0505F"/>
    <w:rsid w:val="00F15757"/>
    <w:rsid w:val="00F25035"/>
    <w:rsid w:val="00F36EDC"/>
    <w:rsid w:val="00F43BEA"/>
    <w:rsid w:val="00F804D8"/>
    <w:rsid w:val="00F80599"/>
    <w:rsid w:val="00F80C0D"/>
    <w:rsid w:val="00F87D72"/>
    <w:rsid w:val="00F87EB5"/>
    <w:rsid w:val="00FA1C36"/>
    <w:rsid w:val="00FC1B79"/>
    <w:rsid w:val="00FD7689"/>
    <w:rsid w:val="00FE4E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CB55C"/>
  <w15:chartTrackingRefBased/>
  <w15:docId w15:val="{CE4AC28A-8500-448B-8ADD-1A061E83D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709B"/>
    <w:pPr>
      <w:spacing w:line="360" w:lineRule="auto"/>
      <w:jc w:val="both"/>
    </w:pPr>
    <w:rPr>
      <w:rFonts w:ascii="Times New Roman" w:hAnsi="Times New Roman"/>
      <w:sz w:val="24"/>
    </w:rPr>
  </w:style>
  <w:style w:type="paragraph" w:styleId="Heading1">
    <w:name w:val="heading 1"/>
    <w:basedOn w:val="Normal"/>
    <w:next w:val="Normal"/>
    <w:link w:val="Heading1Char"/>
    <w:autoRedefine/>
    <w:uiPriority w:val="9"/>
    <w:qFormat/>
    <w:rsid w:val="001E18E7"/>
    <w:pPr>
      <w:keepNext/>
      <w:keepLines/>
      <w:numPr>
        <w:numId w:val="7"/>
      </w:numPr>
      <w:spacing w:before="360" w:after="80"/>
      <w:jc w:val="center"/>
      <w:outlineLvl w:val="0"/>
    </w:pPr>
    <w:rPr>
      <w:rFonts w:eastAsiaTheme="majorEastAsia" w:cstheme="majorBidi"/>
      <w:b/>
      <w:szCs w:val="40"/>
    </w:rPr>
  </w:style>
  <w:style w:type="paragraph" w:styleId="Heading2">
    <w:name w:val="heading 2"/>
    <w:basedOn w:val="Normal"/>
    <w:next w:val="Normal"/>
    <w:link w:val="Heading2Char"/>
    <w:autoRedefine/>
    <w:uiPriority w:val="9"/>
    <w:unhideWhenUsed/>
    <w:qFormat/>
    <w:rsid w:val="00F36EDC"/>
    <w:pPr>
      <w:keepNext/>
      <w:keepLines/>
      <w:numPr>
        <w:ilvl w:val="1"/>
        <w:numId w:val="7"/>
      </w:numPr>
      <w:spacing w:before="160" w:after="80"/>
      <w:outlineLvl w:val="1"/>
    </w:pPr>
    <w:rPr>
      <w:rFonts w:eastAsiaTheme="majorEastAsia" w:cstheme="majorBidi"/>
      <w:b/>
      <w:szCs w:val="32"/>
    </w:rPr>
  </w:style>
  <w:style w:type="paragraph" w:styleId="Heading3">
    <w:name w:val="heading 3"/>
    <w:basedOn w:val="Normal"/>
    <w:next w:val="Normal"/>
    <w:link w:val="Heading3Char"/>
    <w:autoRedefine/>
    <w:uiPriority w:val="9"/>
    <w:unhideWhenUsed/>
    <w:qFormat/>
    <w:rsid w:val="00AB3848"/>
    <w:pPr>
      <w:keepNext/>
      <w:keepLines/>
      <w:numPr>
        <w:ilvl w:val="2"/>
        <w:numId w:val="7"/>
      </w:numPr>
      <w:spacing w:before="160" w:after="80"/>
      <w:outlineLvl w:val="2"/>
    </w:pPr>
    <w:rPr>
      <w:rFonts w:eastAsia="Times New Roman" w:cstheme="majorBidi"/>
      <w:b/>
      <w:szCs w:val="28"/>
    </w:rPr>
  </w:style>
  <w:style w:type="paragraph" w:styleId="Heading4">
    <w:name w:val="heading 4"/>
    <w:basedOn w:val="Normal"/>
    <w:next w:val="Normal"/>
    <w:link w:val="Heading4Char"/>
    <w:uiPriority w:val="9"/>
    <w:semiHidden/>
    <w:unhideWhenUsed/>
    <w:qFormat/>
    <w:rsid w:val="00681FEC"/>
    <w:pPr>
      <w:keepNext/>
      <w:keepLines/>
      <w:numPr>
        <w:ilvl w:val="3"/>
        <w:numId w:val="7"/>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81FEC"/>
    <w:pPr>
      <w:keepNext/>
      <w:keepLines/>
      <w:numPr>
        <w:ilvl w:val="4"/>
        <w:numId w:val="7"/>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81FEC"/>
    <w:pPr>
      <w:keepNext/>
      <w:keepLines/>
      <w:numPr>
        <w:ilvl w:val="5"/>
        <w:numId w:val="7"/>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81FEC"/>
    <w:pPr>
      <w:keepNext/>
      <w:keepLines/>
      <w:numPr>
        <w:ilvl w:val="6"/>
        <w:numId w:val="7"/>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81FEC"/>
    <w:pPr>
      <w:keepNext/>
      <w:keepLines/>
      <w:numPr>
        <w:ilvl w:val="7"/>
        <w:numId w:val="7"/>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81FEC"/>
    <w:pPr>
      <w:keepNext/>
      <w:keepLines/>
      <w:numPr>
        <w:ilvl w:val="8"/>
        <w:numId w:val="7"/>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3B57"/>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F36EDC"/>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AB3848"/>
    <w:rPr>
      <w:rFonts w:ascii="Times New Roman" w:eastAsia="Times New Roman" w:hAnsi="Times New Roman" w:cstheme="majorBidi"/>
      <w:b/>
      <w:sz w:val="24"/>
      <w:szCs w:val="28"/>
    </w:rPr>
  </w:style>
  <w:style w:type="character" w:customStyle="1" w:styleId="Heading4Char">
    <w:name w:val="Heading 4 Char"/>
    <w:basedOn w:val="DefaultParagraphFont"/>
    <w:link w:val="Heading4"/>
    <w:uiPriority w:val="9"/>
    <w:semiHidden/>
    <w:rsid w:val="00681FE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81FE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81FE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81FE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81FE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81FEC"/>
    <w:rPr>
      <w:rFonts w:eastAsiaTheme="majorEastAsia" w:cstheme="majorBidi"/>
      <w:color w:val="272727" w:themeColor="text1" w:themeTint="D8"/>
    </w:rPr>
  </w:style>
  <w:style w:type="paragraph" w:styleId="Title">
    <w:name w:val="Title"/>
    <w:basedOn w:val="Normal"/>
    <w:next w:val="Normal"/>
    <w:link w:val="TitleChar"/>
    <w:uiPriority w:val="10"/>
    <w:qFormat/>
    <w:rsid w:val="00681FE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1FE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1FE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81FE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81FEC"/>
    <w:pPr>
      <w:spacing w:before="160"/>
      <w:jc w:val="center"/>
    </w:pPr>
    <w:rPr>
      <w:i/>
      <w:iCs/>
      <w:color w:val="404040" w:themeColor="text1" w:themeTint="BF"/>
    </w:rPr>
  </w:style>
  <w:style w:type="character" w:customStyle="1" w:styleId="QuoteChar">
    <w:name w:val="Quote Char"/>
    <w:basedOn w:val="DefaultParagraphFont"/>
    <w:link w:val="Quote"/>
    <w:uiPriority w:val="29"/>
    <w:rsid w:val="00681FEC"/>
    <w:rPr>
      <w:i/>
      <w:iCs/>
      <w:color w:val="404040" w:themeColor="text1" w:themeTint="BF"/>
    </w:rPr>
  </w:style>
  <w:style w:type="paragraph" w:styleId="ListParagraph">
    <w:name w:val="List Paragraph"/>
    <w:basedOn w:val="Normal"/>
    <w:uiPriority w:val="34"/>
    <w:qFormat/>
    <w:rsid w:val="00681FEC"/>
    <w:pPr>
      <w:ind w:left="720"/>
      <w:contextualSpacing/>
    </w:pPr>
  </w:style>
  <w:style w:type="character" w:styleId="IntenseEmphasis">
    <w:name w:val="Intense Emphasis"/>
    <w:basedOn w:val="DefaultParagraphFont"/>
    <w:uiPriority w:val="21"/>
    <w:qFormat/>
    <w:rsid w:val="00681FEC"/>
    <w:rPr>
      <w:i/>
      <w:iCs/>
      <w:color w:val="0F4761" w:themeColor="accent1" w:themeShade="BF"/>
    </w:rPr>
  </w:style>
  <w:style w:type="paragraph" w:styleId="IntenseQuote">
    <w:name w:val="Intense Quote"/>
    <w:basedOn w:val="Normal"/>
    <w:next w:val="Normal"/>
    <w:link w:val="IntenseQuoteChar"/>
    <w:uiPriority w:val="30"/>
    <w:qFormat/>
    <w:rsid w:val="00681FE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81FEC"/>
    <w:rPr>
      <w:i/>
      <w:iCs/>
      <w:color w:val="0F4761" w:themeColor="accent1" w:themeShade="BF"/>
    </w:rPr>
  </w:style>
  <w:style w:type="character" w:styleId="IntenseReference">
    <w:name w:val="Intense Reference"/>
    <w:basedOn w:val="DefaultParagraphFont"/>
    <w:uiPriority w:val="32"/>
    <w:qFormat/>
    <w:rsid w:val="00681FEC"/>
    <w:rPr>
      <w:b/>
      <w:bCs/>
      <w:smallCaps/>
      <w:color w:val="0F4761" w:themeColor="accent1" w:themeShade="BF"/>
      <w:spacing w:val="5"/>
    </w:rPr>
  </w:style>
  <w:style w:type="paragraph" w:styleId="NormalWeb">
    <w:name w:val="Normal (Web)"/>
    <w:basedOn w:val="Normal"/>
    <w:uiPriority w:val="99"/>
    <w:unhideWhenUsed/>
    <w:rsid w:val="00F87D72"/>
    <w:pPr>
      <w:spacing w:before="100" w:beforeAutospacing="1" w:after="100" w:afterAutospacing="1" w:line="240" w:lineRule="auto"/>
    </w:pPr>
    <w:rPr>
      <w:rFonts w:eastAsia="Times New Roman" w:cs="Times New Roman"/>
      <w:kern w:val="0"/>
      <w:szCs w:val="24"/>
      <w14:ligatures w14:val="none"/>
    </w:rPr>
  </w:style>
  <w:style w:type="paragraph" w:styleId="Bibliography">
    <w:name w:val="Bibliography"/>
    <w:basedOn w:val="Normal"/>
    <w:next w:val="Normal"/>
    <w:uiPriority w:val="37"/>
    <w:unhideWhenUsed/>
    <w:rsid w:val="00015005"/>
  </w:style>
  <w:style w:type="table" w:styleId="TableGrid">
    <w:name w:val="Table Grid"/>
    <w:basedOn w:val="TableNormal"/>
    <w:uiPriority w:val="39"/>
    <w:rsid w:val="000150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B72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7269"/>
    <w:rPr>
      <w:rFonts w:ascii="Times New Roman" w:hAnsi="Times New Roman"/>
      <w:sz w:val="24"/>
    </w:rPr>
  </w:style>
  <w:style w:type="paragraph" w:styleId="Footer">
    <w:name w:val="footer"/>
    <w:basedOn w:val="Normal"/>
    <w:link w:val="FooterChar"/>
    <w:uiPriority w:val="99"/>
    <w:unhideWhenUsed/>
    <w:rsid w:val="00BB72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7269"/>
    <w:rPr>
      <w:rFonts w:ascii="Times New Roman" w:hAnsi="Times New Roman"/>
      <w:sz w:val="24"/>
    </w:rPr>
  </w:style>
  <w:style w:type="paragraph" w:customStyle="1" w:styleId="uchiha">
    <w:name w:val="uchiha"/>
    <w:basedOn w:val="Heading1"/>
    <w:link w:val="uchihaChar"/>
    <w:autoRedefine/>
    <w:qFormat/>
    <w:rsid w:val="001351E9"/>
    <w:pPr>
      <w:numPr>
        <w:numId w:val="0"/>
      </w:numPr>
    </w:pPr>
  </w:style>
  <w:style w:type="character" w:customStyle="1" w:styleId="uchihaChar">
    <w:name w:val="uchiha Char"/>
    <w:basedOn w:val="Heading1Char"/>
    <w:link w:val="uchiha"/>
    <w:rsid w:val="001351E9"/>
    <w:rPr>
      <w:rFonts w:ascii="Times New Roman" w:eastAsiaTheme="majorEastAsia" w:hAnsi="Times New Roman" w:cstheme="majorBidi"/>
      <w:b/>
      <w:sz w:val="24"/>
      <w:szCs w:val="40"/>
    </w:rPr>
  </w:style>
  <w:style w:type="paragraph" w:styleId="Caption">
    <w:name w:val="caption"/>
    <w:basedOn w:val="Normal"/>
    <w:next w:val="Normal"/>
    <w:uiPriority w:val="35"/>
    <w:unhideWhenUsed/>
    <w:qFormat/>
    <w:rsid w:val="008C1B21"/>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DF5D8C"/>
    <w:pPr>
      <w:spacing w:after="0"/>
    </w:pPr>
  </w:style>
  <w:style w:type="character" w:styleId="Hyperlink">
    <w:name w:val="Hyperlink"/>
    <w:basedOn w:val="DefaultParagraphFont"/>
    <w:uiPriority w:val="99"/>
    <w:unhideWhenUsed/>
    <w:rsid w:val="00DF5D8C"/>
    <w:rPr>
      <w:color w:val="467886" w:themeColor="hyperlink"/>
      <w:u w:val="single"/>
    </w:rPr>
  </w:style>
  <w:style w:type="paragraph" w:styleId="TOCHeading">
    <w:name w:val="TOC Heading"/>
    <w:basedOn w:val="Heading1"/>
    <w:next w:val="Normal"/>
    <w:uiPriority w:val="39"/>
    <w:unhideWhenUsed/>
    <w:qFormat/>
    <w:rsid w:val="00627153"/>
    <w:pPr>
      <w:numPr>
        <w:numId w:val="0"/>
      </w:numPr>
      <w:spacing w:before="240" w:after="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627153"/>
    <w:pPr>
      <w:spacing w:after="100"/>
    </w:pPr>
  </w:style>
  <w:style w:type="paragraph" w:styleId="TOC2">
    <w:name w:val="toc 2"/>
    <w:basedOn w:val="Normal"/>
    <w:next w:val="Normal"/>
    <w:autoRedefine/>
    <w:uiPriority w:val="39"/>
    <w:unhideWhenUsed/>
    <w:rsid w:val="00627153"/>
    <w:pPr>
      <w:spacing w:after="100"/>
      <w:ind w:left="240"/>
    </w:pPr>
  </w:style>
  <w:style w:type="paragraph" w:styleId="TOC3">
    <w:name w:val="toc 3"/>
    <w:basedOn w:val="Normal"/>
    <w:next w:val="Normal"/>
    <w:autoRedefine/>
    <w:uiPriority w:val="39"/>
    <w:unhideWhenUsed/>
    <w:rsid w:val="00627153"/>
    <w:pPr>
      <w:spacing w:after="100"/>
      <w:ind w:left="480"/>
    </w:pPr>
  </w:style>
  <w:style w:type="paragraph" w:customStyle="1" w:styleId="contents">
    <w:name w:val="contents"/>
    <w:basedOn w:val="uchiha"/>
    <w:link w:val="contentsChar"/>
    <w:qFormat/>
    <w:rsid w:val="00627153"/>
  </w:style>
  <w:style w:type="character" w:customStyle="1" w:styleId="contentsChar">
    <w:name w:val="contents Char"/>
    <w:basedOn w:val="uchihaChar"/>
    <w:link w:val="contents"/>
    <w:rsid w:val="00627153"/>
    <w:rPr>
      <w:rFonts w:ascii="Times New Roman" w:eastAsiaTheme="majorEastAsia" w:hAnsi="Times New Roman" w:cstheme="majorBidi"/>
      <w:b/>
      <w:sz w:val="24"/>
      <w:szCs w:val="40"/>
    </w:rPr>
  </w:style>
  <w:style w:type="paragraph" w:customStyle="1" w:styleId="Appendix">
    <w:name w:val="Appendix"/>
    <w:basedOn w:val="Heading2"/>
    <w:link w:val="AppendixChar"/>
    <w:qFormat/>
    <w:rsid w:val="005309B3"/>
    <w:pPr>
      <w:numPr>
        <w:ilvl w:val="0"/>
        <w:numId w:val="13"/>
      </w:numPr>
      <w:tabs>
        <w:tab w:val="left" w:pos="1335"/>
      </w:tabs>
    </w:pPr>
  </w:style>
  <w:style w:type="character" w:customStyle="1" w:styleId="AppendixChar">
    <w:name w:val="Appendix Char"/>
    <w:basedOn w:val="Heading2Char"/>
    <w:link w:val="Appendix"/>
    <w:rsid w:val="005309B3"/>
    <w:rPr>
      <w:rFonts w:ascii="Times New Roman" w:eastAsiaTheme="majorEastAsia" w:hAnsi="Times New Roman"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0208762">
      <w:bodyDiv w:val="1"/>
      <w:marLeft w:val="0"/>
      <w:marRight w:val="0"/>
      <w:marTop w:val="0"/>
      <w:marBottom w:val="0"/>
      <w:divBdr>
        <w:top w:val="none" w:sz="0" w:space="0" w:color="auto"/>
        <w:left w:val="none" w:sz="0" w:space="0" w:color="auto"/>
        <w:bottom w:val="none" w:sz="0" w:space="0" w:color="auto"/>
        <w:right w:val="none" w:sz="0" w:space="0" w:color="auto"/>
      </w:divBdr>
    </w:div>
    <w:div w:id="548685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2F468B-62F1-4C76-AD2D-AB716FDD38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1</TotalTime>
  <Pages>39</Pages>
  <Words>14955</Words>
  <Characters>85244</Characters>
  <Application>Microsoft Office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Ochieng'</dc:creator>
  <cp:keywords/>
  <dc:description/>
  <cp:lastModifiedBy>Arnold Ochieng'</cp:lastModifiedBy>
  <cp:revision>187</cp:revision>
  <cp:lastPrinted>2024-05-21T10:05:00Z</cp:lastPrinted>
  <dcterms:created xsi:type="dcterms:W3CDTF">2024-05-19T10:57:00Z</dcterms:created>
  <dcterms:modified xsi:type="dcterms:W3CDTF">2024-05-21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Cf2Zxt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